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2F73691" w14:textId="4A1014AB" w:rsidR="00616D62" w:rsidRPr="00E817AA" w:rsidRDefault="00D667C5" w:rsidP="00EF3342">
      <w:pPr>
        <w:spacing w:after="0" w:line="480" w:lineRule="auto"/>
        <w:rPr>
          <w:b/>
          <w:sz w:val="28"/>
          <w:szCs w:val="28"/>
        </w:rPr>
      </w:pPr>
      <w:r w:rsidRPr="00E817AA">
        <w:rPr>
          <w:b/>
          <w:sz w:val="28"/>
          <w:szCs w:val="28"/>
        </w:rPr>
        <w:t xml:space="preserve">Text S5. </w:t>
      </w:r>
      <w:r w:rsidR="00616D62" w:rsidRPr="00E817AA">
        <w:rPr>
          <w:b/>
          <w:sz w:val="28"/>
          <w:szCs w:val="28"/>
        </w:rPr>
        <w:t xml:space="preserve">Validation of </w:t>
      </w:r>
      <w:r w:rsidR="009066F3" w:rsidRPr="00E817AA">
        <w:rPr>
          <w:b/>
          <w:sz w:val="28"/>
          <w:szCs w:val="28"/>
        </w:rPr>
        <w:t>the</w:t>
      </w:r>
      <w:r w:rsidR="00616D62" w:rsidRPr="00E817AA">
        <w:rPr>
          <w:b/>
          <w:sz w:val="28"/>
          <w:szCs w:val="28"/>
        </w:rPr>
        <w:t xml:space="preserve"> model </w:t>
      </w:r>
      <w:r w:rsidR="009066F3" w:rsidRPr="00E817AA">
        <w:rPr>
          <w:b/>
          <w:sz w:val="28"/>
          <w:szCs w:val="28"/>
        </w:rPr>
        <w:t>under</w:t>
      </w:r>
      <w:r w:rsidR="00616D62" w:rsidRPr="00E817AA">
        <w:rPr>
          <w:b/>
          <w:sz w:val="28"/>
          <w:szCs w:val="28"/>
        </w:rPr>
        <w:t xml:space="preserve"> a range of genetic architectures</w:t>
      </w:r>
    </w:p>
    <w:p w14:paraId="00F5282E" w14:textId="77777777" w:rsidR="0011200C" w:rsidRPr="00E817AA" w:rsidRDefault="0011200C" w:rsidP="00EF3342">
      <w:pPr>
        <w:tabs>
          <w:tab w:val="left" w:pos="630"/>
        </w:tabs>
        <w:spacing w:after="0" w:line="480" w:lineRule="auto"/>
      </w:pPr>
    </w:p>
    <w:p w14:paraId="58131579" w14:textId="2F2EE9BB" w:rsidR="0011200C" w:rsidRPr="00E817AA" w:rsidRDefault="008B6DFF" w:rsidP="00EF3342">
      <w:pPr>
        <w:tabs>
          <w:tab w:val="left" w:pos="630"/>
        </w:tabs>
        <w:spacing w:after="0" w:line="480" w:lineRule="auto"/>
      </w:pPr>
      <w:r w:rsidRPr="00E817AA">
        <w:tab/>
      </w:r>
      <w:r w:rsidR="00B01E9B" w:rsidRPr="00E817AA">
        <w:t>Because species are likely to be differentiated by a number of incompatibilities even in the early stages of speciation</w:t>
      </w:r>
      <w:r w:rsidR="00810C3B" w:rsidRPr="00E817AA">
        <w:t xml:space="preserve"> </w:t>
      </w:r>
      <w:r w:rsidR="007643E0" w:rsidRPr="00E817AA">
        <w:t xml:space="preserve">[Cutter 2012] </w:t>
      </w:r>
      <w:r w:rsidR="00B01E9B" w:rsidRPr="00E817AA">
        <w:t>we investigated how the number of incompatibility pairs and their genetic architecture affects the probability of evolving reproductive isolation.</w:t>
      </w:r>
    </w:p>
    <w:p w14:paraId="6F2B959A" w14:textId="77777777" w:rsidR="0011200C" w:rsidRPr="00E817AA" w:rsidRDefault="0011200C" w:rsidP="003E4F50">
      <w:pPr>
        <w:tabs>
          <w:tab w:val="left" w:pos="630"/>
        </w:tabs>
        <w:spacing w:after="0" w:line="480" w:lineRule="auto"/>
      </w:pPr>
    </w:p>
    <w:p w14:paraId="761727A8" w14:textId="77777777" w:rsidR="00F73B75" w:rsidRPr="00E817AA" w:rsidRDefault="0011200C" w:rsidP="004C4D03">
      <w:pPr>
        <w:pStyle w:val="ListParagraph"/>
        <w:numPr>
          <w:ilvl w:val="1"/>
          <w:numId w:val="1"/>
        </w:numPr>
        <w:tabs>
          <w:tab w:val="left" w:pos="1350"/>
        </w:tabs>
        <w:spacing w:after="0" w:line="480" w:lineRule="auto"/>
        <w:ind w:left="360"/>
        <w:rPr>
          <w:i/>
        </w:rPr>
      </w:pPr>
      <w:r w:rsidRPr="00E817AA">
        <w:rPr>
          <w:i/>
        </w:rPr>
        <w:t>Number</w:t>
      </w:r>
      <w:r w:rsidR="00F73B75" w:rsidRPr="00E817AA">
        <w:rPr>
          <w:i/>
        </w:rPr>
        <w:t xml:space="preserve"> of incompatibility pair</w:t>
      </w:r>
      <w:r w:rsidR="000175A9" w:rsidRPr="00E817AA">
        <w:rPr>
          <w:i/>
        </w:rPr>
        <w:t>s</w:t>
      </w:r>
    </w:p>
    <w:p w14:paraId="71595BD4" w14:textId="6D9F5DAA" w:rsidR="008418E5" w:rsidRPr="00E817AA" w:rsidRDefault="0011200C" w:rsidP="003E4F50">
      <w:pPr>
        <w:tabs>
          <w:tab w:val="left" w:pos="630"/>
        </w:tabs>
        <w:spacing w:after="0" w:line="480" w:lineRule="auto"/>
      </w:pPr>
      <w:r w:rsidRPr="00E817AA">
        <w:tab/>
        <w:t>Theoretically, increasing the number of incompatibility pairs should increase the probabi</w:t>
      </w:r>
      <w:r w:rsidR="00505C50" w:rsidRPr="00E817AA">
        <w:t>lity that hybrid populations will become</w:t>
      </w:r>
      <w:r w:rsidRPr="00E817AA">
        <w:t xml:space="preserve"> isolated from both parents </w:t>
      </w:r>
      <w:r w:rsidR="00505C50" w:rsidRPr="00E817AA">
        <w:t>(</w:t>
      </w:r>
      <w:r w:rsidRPr="00E817AA">
        <w:t>by at least on</w:t>
      </w:r>
      <w:r w:rsidR="00CA4E44" w:rsidRPr="00E817AA">
        <w:t>e</w:t>
      </w:r>
      <w:r w:rsidRPr="00E817AA">
        <w:t xml:space="preserve"> incompatibility</w:t>
      </w:r>
      <w:r w:rsidR="00505C50" w:rsidRPr="00E817AA">
        <w:t>)</w:t>
      </w:r>
      <w:r w:rsidRPr="00E817AA">
        <w:t xml:space="preserve">. </w:t>
      </w:r>
      <w:r w:rsidR="007E09F4" w:rsidRPr="00E817AA">
        <w:t>However, increasing the number of incompatibility pairs</w:t>
      </w:r>
      <w:r w:rsidR="00987BC9" w:rsidRPr="00E817AA">
        <w:t xml:space="preserve"> will </w:t>
      </w:r>
      <w:r w:rsidR="006F7471" w:rsidRPr="00E817AA">
        <w:t xml:space="preserve">reduce </w:t>
      </w:r>
      <w:r w:rsidR="00987BC9" w:rsidRPr="00E817AA">
        <w:t>hybrid fitness and thus</w:t>
      </w:r>
      <w:r w:rsidR="007E09F4" w:rsidRPr="00E817AA">
        <w:t xml:space="preserve"> may also increase the </w:t>
      </w:r>
      <w:r w:rsidR="00E94849" w:rsidRPr="00E817AA">
        <w:t>probability that hybrids will be</w:t>
      </w:r>
      <w:r w:rsidR="006819E3" w:rsidRPr="00E817AA">
        <w:t xml:space="preserve"> outcompeted</w:t>
      </w:r>
      <w:r w:rsidR="007E09F4" w:rsidRPr="00E817AA">
        <w:t xml:space="preserve"> by parental species. </w:t>
      </w:r>
      <w:r w:rsidR="00E53D0E" w:rsidRPr="00E817AA">
        <w:t xml:space="preserve">Simulating 3-6 unlinked </w:t>
      </w:r>
      <w:r w:rsidR="00124388" w:rsidRPr="00E817AA">
        <w:t xml:space="preserve">coevolving </w:t>
      </w:r>
      <w:r w:rsidR="00E53D0E" w:rsidRPr="00E817AA">
        <w:t>incompatibility pairs (</w:t>
      </w:r>
      <w:r w:rsidR="00932113" w:rsidRPr="00E817AA">
        <w:rPr>
          <w:i/>
        </w:rPr>
        <w:t>f</w:t>
      </w:r>
      <w:r w:rsidR="00932113" w:rsidRPr="00E817AA">
        <w:t>=0.5</w:t>
      </w:r>
      <w:r w:rsidR="00E53D0E" w:rsidRPr="00E817AA">
        <w:t xml:space="preserve">, </w:t>
      </w:r>
      <w:r w:rsidR="00C24DDD" w:rsidRPr="00E817AA">
        <w:rPr>
          <w:i/>
        </w:rPr>
        <w:t>h</w:t>
      </w:r>
      <w:r w:rsidR="007D085B" w:rsidRPr="00E817AA">
        <w:t>=0.5</w:t>
      </w:r>
      <w:r w:rsidR="00C24DDD" w:rsidRPr="00E817AA">
        <w:t xml:space="preserve">, </w:t>
      </w:r>
      <w:r w:rsidR="00E53D0E" w:rsidRPr="00E817AA">
        <w:rPr>
          <w:i/>
        </w:rPr>
        <w:t>s</w:t>
      </w:r>
      <w:r w:rsidR="00EB171D" w:rsidRPr="00E817AA">
        <w:rPr>
          <w:vertAlign w:val="subscript"/>
        </w:rPr>
        <w:t>1</w:t>
      </w:r>
      <w:r w:rsidR="00EB171D" w:rsidRPr="00E817AA">
        <w:t>=</w:t>
      </w:r>
      <w:r w:rsidR="00EB171D" w:rsidRPr="00E817AA">
        <w:rPr>
          <w:i/>
        </w:rPr>
        <w:t>s</w:t>
      </w:r>
      <w:r w:rsidR="00EB171D" w:rsidRPr="00E817AA">
        <w:rPr>
          <w:vertAlign w:val="subscript"/>
        </w:rPr>
        <w:t>2</w:t>
      </w:r>
      <w:r w:rsidR="00E53D0E" w:rsidRPr="00E817AA">
        <w:t>=0.1</w:t>
      </w:r>
      <w:r w:rsidR="00806B85" w:rsidRPr="00E817AA">
        <w:t>-0.2</w:t>
      </w:r>
      <w:r w:rsidR="00E53D0E" w:rsidRPr="00E817AA">
        <w:t xml:space="preserve">, N=1000) increased the probability of isolation </w:t>
      </w:r>
      <w:r w:rsidR="00C843BC" w:rsidRPr="00E817AA">
        <w:t>as a function of the number of pairs</w:t>
      </w:r>
      <w:r w:rsidR="00173448" w:rsidRPr="00E817AA">
        <w:t xml:space="preserve"> and selection coefficient</w:t>
      </w:r>
      <w:r w:rsidR="00C843BC" w:rsidRPr="00E817AA">
        <w:t xml:space="preserve"> (</w:t>
      </w:r>
      <w:r w:rsidR="001A4E31" w:rsidRPr="00E817AA">
        <w:t>Figure</w:t>
      </w:r>
      <w:r w:rsidR="00B50A34" w:rsidRPr="00E817AA">
        <w:t xml:space="preserve"> 3</w:t>
      </w:r>
      <w:r w:rsidR="00C843BC" w:rsidRPr="00E817AA">
        <w:t xml:space="preserve">, </w:t>
      </w:r>
      <w:r w:rsidR="00553E5B" w:rsidRPr="00E817AA">
        <w:t>4</w:t>
      </w:r>
      <w:r w:rsidR="007C66C0" w:rsidRPr="00E817AA">
        <w:t>9</w:t>
      </w:r>
      <w:r w:rsidR="006A5949" w:rsidRPr="00E817AA">
        <w:t>-9</w:t>
      </w:r>
      <w:r w:rsidR="002F0769" w:rsidRPr="00E817AA">
        <w:t>1</w:t>
      </w:r>
      <w:r w:rsidR="00EE3C6F" w:rsidRPr="00E817AA">
        <w:t>%).</w:t>
      </w:r>
      <w:r w:rsidR="00E53D0E" w:rsidRPr="00E817AA">
        <w:t xml:space="preserve"> </w:t>
      </w:r>
      <w:r w:rsidR="0047413D" w:rsidRPr="00E817AA">
        <w:t xml:space="preserve">This result is </w:t>
      </w:r>
      <w:r w:rsidR="00B61E10" w:rsidRPr="00E817AA">
        <w:t>notable</w:t>
      </w:r>
      <w:r w:rsidR="0047413D" w:rsidRPr="00E817AA">
        <w:t xml:space="preserve"> </w:t>
      </w:r>
      <w:r w:rsidR="007C1DE0" w:rsidRPr="00E817AA">
        <w:t xml:space="preserve">because </w:t>
      </w:r>
      <w:r w:rsidR="00EB2C04" w:rsidRPr="00E817AA">
        <w:t xml:space="preserve">the </w:t>
      </w:r>
      <w:r w:rsidR="009D0C73" w:rsidRPr="00E817AA">
        <w:t xml:space="preserve">probability of reciprocal </w:t>
      </w:r>
      <w:r w:rsidR="005A09DE" w:rsidRPr="00E817AA">
        <w:t>isolation increases even with an increase in total selection on hybrids</w:t>
      </w:r>
      <w:r w:rsidR="00CE03FD" w:rsidRPr="00E817AA">
        <w:t xml:space="preserve"> (see also </w:t>
      </w:r>
      <w:r w:rsidR="001A4E31" w:rsidRPr="00E817AA">
        <w:t>Figure</w:t>
      </w:r>
      <w:r w:rsidR="00CE03FD" w:rsidRPr="00E817AA">
        <w:t xml:space="preserve"> S</w:t>
      </w:r>
      <w:r w:rsidR="005E0502" w:rsidRPr="00E817AA">
        <w:t>6</w:t>
      </w:r>
      <w:r w:rsidR="000A772E" w:rsidRPr="00E817AA">
        <w:t>)</w:t>
      </w:r>
      <w:r w:rsidR="005A09DE" w:rsidRPr="00E817AA">
        <w:t>.</w:t>
      </w:r>
    </w:p>
    <w:p w14:paraId="0C24C157" w14:textId="77777777" w:rsidR="00287B1E" w:rsidRPr="00E817AA" w:rsidRDefault="00287B1E" w:rsidP="003E4F50">
      <w:pPr>
        <w:tabs>
          <w:tab w:val="left" w:pos="630"/>
        </w:tabs>
        <w:spacing w:after="0" w:line="480" w:lineRule="auto"/>
      </w:pPr>
    </w:p>
    <w:p w14:paraId="7919DAAD" w14:textId="77777777" w:rsidR="007F5BE9" w:rsidRPr="00E817AA" w:rsidRDefault="008418E5" w:rsidP="004C4D03">
      <w:pPr>
        <w:pStyle w:val="ListParagraph"/>
        <w:numPr>
          <w:ilvl w:val="1"/>
          <w:numId w:val="1"/>
        </w:numPr>
        <w:tabs>
          <w:tab w:val="left" w:pos="1350"/>
        </w:tabs>
        <w:spacing w:after="0" w:line="480" w:lineRule="auto"/>
        <w:ind w:left="360"/>
        <w:rPr>
          <w:i/>
        </w:rPr>
      </w:pPr>
      <w:r w:rsidRPr="00E817AA">
        <w:rPr>
          <w:i/>
        </w:rPr>
        <w:t xml:space="preserve">Probability of reciprocal isolation in the presence of </w:t>
      </w:r>
      <w:r w:rsidR="00DE5239" w:rsidRPr="00E817AA">
        <w:rPr>
          <w:i/>
        </w:rPr>
        <w:t xml:space="preserve">neutral </w:t>
      </w:r>
      <w:r w:rsidRPr="00E817AA">
        <w:rPr>
          <w:i/>
        </w:rPr>
        <w:t>BDM incompatibilities</w:t>
      </w:r>
    </w:p>
    <w:p w14:paraId="6FE72843" w14:textId="16A3875B" w:rsidR="0085749C" w:rsidRPr="00E817AA" w:rsidRDefault="003145CF" w:rsidP="003E4F50">
      <w:pPr>
        <w:tabs>
          <w:tab w:val="left" w:pos="630"/>
        </w:tabs>
        <w:spacing w:after="0" w:line="480" w:lineRule="auto"/>
      </w:pPr>
      <w:r w:rsidRPr="00E817AA">
        <w:tab/>
      </w:r>
      <w:r w:rsidR="00C20A1D" w:rsidRPr="00E817AA">
        <w:t xml:space="preserve">Though </w:t>
      </w:r>
      <w:r w:rsidR="00C70F2C" w:rsidRPr="00E817AA">
        <w:t xml:space="preserve">there is little data on fitness matrices for </w:t>
      </w:r>
      <w:r w:rsidR="00CA4DC3" w:rsidRPr="00E817AA">
        <w:t>specific</w:t>
      </w:r>
      <w:r w:rsidR="00090EFA" w:rsidRPr="00E817AA">
        <w:t xml:space="preserve"> hybrid incompatibilities </w:t>
      </w:r>
      <w:r w:rsidR="00C20A1D" w:rsidRPr="00E817AA">
        <w:t xml:space="preserve">(reviewed in </w:t>
      </w:r>
      <w:r w:rsidR="00A93C70" w:rsidRPr="00E817AA">
        <w:fldChar w:fldCharType="begin"/>
      </w:r>
      <w:r w:rsidR="00B26B81" w:rsidRPr="00E817AA">
        <w:instrText xml:space="preserve"> ADDIN EN.CITE &lt;EndNote&gt;&lt;Cite&gt;&lt;Author&gt;Presgraves&lt;/Author&gt;&lt;Year&gt;2010&lt;/Year&gt;&lt;IDText&gt;The molecular evolutionary basis of species formation&lt;/IDText&gt;&lt;DisplayText&gt;[2]&lt;/DisplayText&gt;&lt;record&gt;&lt;dates&gt;&lt;pub-dates&gt;&lt;date&gt;Mar&lt;/date&gt;&lt;/pub-dates&gt;&lt;year&gt;2010&lt;/year&gt;&lt;/dates&gt;&lt;urls&gt;&lt;related-urls&gt;&lt;url&gt;&amp;lt;Go to ISI&amp;gt;://WOS:000274649900008&lt;/url&gt;&lt;/related-urls&gt;&lt;/urls&gt;&lt;isbn&gt;1471-0056&lt;/isbn&gt;&lt;titles&gt;&lt;title&gt;The molecular evolutionary basis of species formation&lt;/title&gt;&lt;secondary-title&gt;Nat Rev Genet&lt;/secondary-title&gt;&lt;/titles&gt;&lt;pages&gt;175-180&lt;/pages&gt;&lt;number&gt;3&lt;/number&gt;&lt;contributors&gt;&lt;authors&gt;&lt;author&gt;Presgraves, Daven C.&lt;/author&gt;&lt;/authors&gt;&lt;/contributors&gt;&lt;added-date format="utc"&gt;1381263002&lt;/added-date&gt;&lt;ref-type name="Journal Article"&gt;17&lt;/ref-type&gt;&lt;rec-number&gt;856&lt;/rec-number&gt;&lt;last-updated-date format="utc"&gt;1381454757&lt;/last-updated-date&gt;&lt;accession-num&gt;WOS:000274649900008&lt;/accession-num&gt;&lt;electronic-resource-num&gt;10.1038/nrg2718&lt;/electronic-resource-num&gt;&lt;volume&gt;11&lt;/volume&gt;&lt;/record&gt;&lt;/Cite&gt;&lt;/EndNote&gt;</w:instrText>
      </w:r>
      <w:r w:rsidR="00A93C70" w:rsidRPr="00E817AA">
        <w:fldChar w:fldCharType="separate"/>
      </w:r>
      <w:r w:rsidR="000405DD">
        <w:rPr>
          <w:noProof/>
        </w:rPr>
        <w:t>[30</w:t>
      </w:r>
      <w:r w:rsidR="00B26B81" w:rsidRPr="00E817AA">
        <w:rPr>
          <w:noProof/>
        </w:rPr>
        <w:t>]</w:t>
      </w:r>
      <w:r w:rsidR="00A93C70" w:rsidRPr="00E817AA">
        <w:fldChar w:fldCharType="end"/>
      </w:r>
      <w:r w:rsidR="0029242E" w:rsidRPr="00E817AA">
        <w:t>)</w:t>
      </w:r>
      <w:r w:rsidR="00C20A1D" w:rsidRPr="00E817AA">
        <w:t xml:space="preserve">, neutral BDM </w:t>
      </w:r>
      <w:r w:rsidR="005210E3" w:rsidRPr="00E817AA">
        <w:t xml:space="preserve">incompatibilities may be common </w:t>
      </w:r>
      <w:r w:rsidR="00A93C70" w:rsidRPr="00E817AA">
        <w:fldChar w:fldCharType="begin"/>
      </w:r>
      <w:r w:rsidR="00B26B81" w:rsidRPr="00E817AA">
        <w:instrText xml:space="preserve"> ADDIN EN.CITE &lt;EndNote&gt;&lt;Cite&gt;&lt;Author&gt;Coyne&lt;/Author&gt;&lt;Year&gt;2004&lt;/Year&gt;&lt;IDText&gt;Speciation&lt;/IDText&gt;&lt;DisplayText&gt;[3]&lt;/DisplayText&gt;&lt;record&gt;&lt;dates&gt;&lt;pub-dates&gt;&lt;date&gt;2004&lt;/date&gt;&lt;/pub-dates&gt;&lt;year&gt;2004&lt;/year&gt;&lt;/dates&gt;&lt;urls&gt;&lt;related-urls&gt;&lt;url&gt;&amp;lt;Go to ISI&amp;gt;://ZOOREC:ZOOR14109056022&lt;/url&gt;&lt;/related-urls&gt;&lt;/urls&gt;&lt;titles&gt;&lt;title&gt;Speciation&lt;/title&gt;&lt;/titles&gt;&lt;contributors&gt;&lt;authors&gt;&lt;author&gt;Coyne, Jerry A.&lt;/author&gt;&lt;author&gt;Orr, H. Allen&lt;/author&gt;&lt;/authors&gt;&lt;/contributors&gt;&lt;added-date format="utc"&gt;1329596362&lt;/added-date&gt;&lt;pub-location&gt;Sunderland, MA&lt;/pub-location&gt;&lt;ref-type name="Book"&gt;6&lt;/ref-type&gt;&lt;rec-number&gt;346&lt;/rec-number&gt;&lt;publisher&gt;Sinaeur Associates&lt;/publisher&gt;&lt;last-updated-date format="utc"&gt;1364319219&lt;/last-updated-date&gt;&lt;accession-num&gt;ZOOREC:ZOOR14109056022&lt;/accession-num&gt;&lt;/record&gt;&lt;/Cite&gt;&lt;/EndNote&gt;</w:instrText>
      </w:r>
      <w:r w:rsidR="00A93C70" w:rsidRPr="00E817AA">
        <w:fldChar w:fldCharType="separate"/>
      </w:r>
      <w:r w:rsidR="000405DD">
        <w:rPr>
          <w:noProof/>
        </w:rPr>
        <w:t>[24</w:t>
      </w:r>
      <w:r w:rsidR="00B26B81" w:rsidRPr="00E817AA">
        <w:rPr>
          <w:noProof/>
        </w:rPr>
        <w:t>]</w:t>
      </w:r>
      <w:r w:rsidR="00A93C70" w:rsidRPr="00E817AA">
        <w:fldChar w:fldCharType="end"/>
      </w:r>
      <w:r w:rsidR="00C20A1D" w:rsidRPr="00E817AA">
        <w:t>. Because of this</w:t>
      </w:r>
      <w:r w:rsidR="00771B0F" w:rsidRPr="00E817AA">
        <w:t xml:space="preserve">, we </w:t>
      </w:r>
      <w:r w:rsidR="00277FCB" w:rsidRPr="00E817AA">
        <w:t>determine</w:t>
      </w:r>
      <w:r w:rsidR="00D13CAA" w:rsidRPr="00E817AA">
        <w:t>d</w:t>
      </w:r>
      <w:r w:rsidR="00277FCB" w:rsidRPr="00E817AA">
        <w:t xml:space="preserve"> the frequency of</w:t>
      </w:r>
      <w:r w:rsidR="00C20A1D" w:rsidRPr="00E817AA">
        <w:t xml:space="preserve"> isolation between hybrids and parents in </w:t>
      </w:r>
      <w:r w:rsidR="0011200D" w:rsidRPr="00E817AA">
        <w:t xml:space="preserve">simulations including </w:t>
      </w:r>
      <w:r w:rsidR="00C20A1D" w:rsidRPr="00E817AA">
        <w:t xml:space="preserve">neutral BDM incompatibilities, where either </w:t>
      </w:r>
      <w:r w:rsidR="00C20A1D" w:rsidRPr="00E817AA">
        <w:rPr>
          <w:i/>
        </w:rPr>
        <w:t>s</w:t>
      </w:r>
      <w:r w:rsidR="00C20A1D" w:rsidRPr="00E817AA">
        <w:rPr>
          <w:vertAlign w:val="subscript"/>
        </w:rPr>
        <w:t xml:space="preserve">1 </w:t>
      </w:r>
      <w:r w:rsidR="00C20A1D" w:rsidRPr="00E817AA">
        <w:t xml:space="preserve">or </w:t>
      </w:r>
      <w:r w:rsidR="00C20A1D" w:rsidRPr="00E817AA">
        <w:rPr>
          <w:i/>
        </w:rPr>
        <w:t>s</w:t>
      </w:r>
      <w:r w:rsidR="00C20A1D" w:rsidRPr="00E817AA">
        <w:rPr>
          <w:vertAlign w:val="subscript"/>
        </w:rPr>
        <w:t>2</w:t>
      </w:r>
      <w:r w:rsidR="00C20A1D" w:rsidRPr="00E817AA">
        <w:t xml:space="preserve"> equals zero</w:t>
      </w:r>
      <w:r w:rsidR="005011B8" w:rsidRPr="00E817AA">
        <w:t>.</w:t>
      </w:r>
      <w:r w:rsidR="00FE1E34" w:rsidRPr="00E817AA">
        <w:t xml:space="preserve"> We simulate two </w:t>
      </w:r>
      <w:r w:rsidR="00B048C7" w:rsidRPr="00E817AA">
        <w:t xml:space="preserve">coevolving </w:t>
      </w:r>
      <w:r w:rsidR="00FE1E34" w:rsidRPr="00E817AA">
        <w:t>hybrid incompatibility pairs as de</w:t>
      </w:r>
      <w:r w:rsidR="005943FF" w:rsidRPr="00E817AA">
        <w:t>scribed above but also include one</w:t>
      </w:r>
      <w:r w:rsidR="00FE1E34" w:rsidRPr="00E817AA">
        <w:t xml:space="preserve"> linked or unlinked </w:t>
      </w:r>
      <w:r w:rsidR="00D56D2F" w:rsidRPr="00E817AA">
        <w:t xml:space="preserve">neutral </w:t>
      </w:r>
      <w:r w:rsidR="00FE1E34" w:rsidRPr="00E817AA">
        <w:t>BDM incompatibility pair.</w:t>
      </w:r>
      <w:r w:rsidR="0076122E" w:rsidRPr="00E817AA">
        <w:t xml:space="preserve"> </w:t>
      </w:r>
      <w:r w:rsidR="00FE1E34" w:rsidRPr="00E817AA">
        <w:t>We find that t</w:t>
      </w:r>
      <w:r w:rsidR="007F7133" w:rsidRPr="00E817AA">
        <w:t>he presence of</w:t>
      </w:r>
      <w:r w:rsidR="00CF2491" w:rsidRPr="00E817AA">
        <w:t xml:space="preserve"> </w:t>
      </w:r>
      <w:r w:rsidR="007F7133" w:rsidRPr="00E817AA">
        <w:t xml:space="preserve">BDM incompatibilities </w:t>
      </w:r>
      <w:r w:rsidR="00A73005" w:rsidRPr="00E817AA">
        <w:t>does</w:t>
      </w:r>
      <w:r w:rsidR="006A756E" w:rsidRPr="00E817AA">
        <w:t xml:space="preserve"> not </w:t>
      </w:r>
      <w:r w:rsidR="00ED6052" w:rsidRPr="00E817AA">
        <w:lastRenderedPageBreak/>
        <w:t xml:space="preserve">significantly </w:t>
      </w:r>
      <w:r w:rsidR="006A756E" w:rsidRPr="00E817AA">
        <w:t>decrease</w:t>
      </w:r>
      <w:r w:rsidR="00287B1E" w:rsidRPr="00E817AA">
        <w:t xml:space="preserve"> the</w:t>
      </w:r>
      <w:r w:rsidR="007F7133" w:rsidRPr="00E817AA">
        <w:t xml:space="preserve"> probability of isolation</w:t>
      </w:r>
      <w:r w:rsidR="00273216" w:rsidRPr="00E817AA">
        <w:t xml:space="preserve"> </w:t>
      </w:r>
      <w:r w:rsidR="00287B1E" w:rsidRPr="00E817AA">
        <w:t xml:space="preserve">between hybrid and parental populations </w:t>
      </w:r>
      <w:r w:rsidR="00374889" w:rsidRPr="00E817AA">
        <w:t xml:space="preserve">(unlinked: </w:t>
      </w:r>
      <w:r w:rsidR="00116B4D" w:rsidRPr="00E817AA">
        <w:t>4</w:t>
      </w:r>
      <w:r w:rsidR="00397F26" w:rsidRPr="00E817AA">
        <w:t>4</w:t>
      </w:r>
      <w:r w:rsidR="00116B4D" w:rsidRPr="00E817AA">
        <w:t xml:space="preserve"> </w:t>
      </w:r>
      <w:r w:rsidR="00116B4D" w:rsidRPr="00E817AA">
        <w:sym w:font="Symbol" w:char="F0B1"/>
      </w:r>
      <w:r w:rsidR="00116B4D" w:rsidRPr="00E817AA">
        <w:t xml:space="preserve"> 2%,</w:t>
      </w:r>
      <w:r w:rsidR="003617D5" w:rsidRPr="00E817AA">
        <w:t xml:space="preserve"> </w:t>
      </w:r>
      <w:r w:rsidR="00374889" w:rsidRPr="00E817AA">
        <w:t xml:space="preserve">1 cM </w:t>
      </w:r>
      <w:r w:rsidR="00B048C7" w:rsidRPr="00E817AA">
        <w:t>between co</w:t>
      </w:r>
      <w:r w:rsidR="003617D5" w:rsidRPr="00E817AA">
        <w:t xml:space="preserve">evolving incompatibility and neutral BDM </w:t>
      </w:r>
      <w:r w:rsidR="00663093" w:rsidRPr="00E817AA">
        <w:t>as in Figure S</w:t>
      </w:r>
      <w:r w:rsidR="005E0502" w:rsidRPr="00E817AA">
        <w:t>10</w:t>
      </w:r>
      <w:r w:rsidR="00374889" w:rsidRPr="00E817AA">
        <w:t xml:space="preserve">B: </w:t>
      </w:r>
      <w:r w:rsidR="00713506" w:rsidRPr="00E817AA">
        <w:t>49</w:t>
      </w:r>
      <w:r w:rsidR="00374889" w:rsidRPr="00E817AA">
        <w:t xml:space="preserve"> </w:t>
      </w:r>
      <w:r w:rsidR="00374889" w:rsidRPr="00E817AA">
        <w:sym w:font="Symbol" w:char="F0B1"/>
      </w:r>
      <w:r w:rsidR="00374889" w:rsidRPr="00E817AA">
        <w:t xml:space="preserve"> 2%, compared to 47 </w:t>
      </w:r>
      <w:r w:rsidR="00374889" w:rsidRPr="00E817AA">
        <w:sym w:font="Symbol" w:char="F0B1"/>
      </w:r>
      <w:r w:rsidR="00374889" w:rsidRPr="00E817AA">
        <w:t xml:space="preserve"> 2% with no neutral BDMIs</w:t>
      </w:r>
      <w:r w:rsidR="009F4DC4" w:rsidRPr="00E817AA">
        <w:t>).</w:t>
      </w:r>
      <w:r w:rsidR="0064637B" w:rsidRPr="00E817AA">
        <w:t xml:space="preserve"> Interestingly, linkage between a neutral BDM incompatibility and a coevolving incompatibility can result in more frequent fixation of one of the parental genotypes at BDMIs (</w:t>
      </w:r>
      <w:r w:rsidR="00116B4D" w:rsidRPr="00E817AA">
        <w:t>1</w:t>
      </w:r>
      <w:r w:rsidR="003C1915" w:rsidRPr="00E817AA">
        <w:t>6</w:t>
      </w:r>
      <w:r w:rsidR="00116B4D" w:rsidRPr="00E817AA">
        <w:sym w:font="Symbol" w:char="F0B1"/>
      </w:r>
      <w:r w:rsidR="00116B4D" w:rsidRPr="00E817AA">
        <w:t xml:space="preserve"> 2%,</w:t>
      </w:r>
      <w:r w:rsidR="00645856" w:rsidRPr="00E817AA">
        <w:t xml:space="preserve"> compared to 0.</w:t>
      </w:r>
      <w:r w:rsidR="006718A1" w:rsidRPr="00E817AA">
        <w:t>6</w:t>
      </w:r>
      <w:r w:rsidR="00645856" w:rsidRPr="00E817AA">
        <w:t>% without linkage</w:t>
      </w:r>
      <w:r w:rsidR="0064637B" w:rsidRPr="00E817AA">
        <w:t>)</w:t>
      </w:r>
      <w:r w:rsidR="00DF6D59" w:rsidRPr="00E817AA">
        <w:t xml:space="preserve">. In such cases, neutral BDMIs will contribute to </w:t>
      </w:r>
      <w:r w:rsidR="00645856" w:rsidRPr="00E817AA">
        <w:t>isolation between hybrids and parental species.</w:t>
      </w:r>
    </w:p>
    <w:p w14:paraId="120097A4" w14:textId="77777777" w:rsidR="005E3660" w:rsidRPr="00E817AA" w:rsidRDefault="005E3660" w:rsidP="003E4F50">
      <w:pPr>
        <w:tabs>
          <w:tab w:val="left" w:pos="630"/>
        </w:tabs>
        <w:spacing w:after="0" w:line="480" w:lineRule="auto"/>
      </w:pPr>
    </w:p>
    <w:p w14:paraId="3BC62773" w14:textId="77777777" w:rsidR="00895754" w:rsidRPr="00E817AA" w:rsidRDefault="00EC6928" w:rsidP="004C4D03">
      <w:pPr>
        <w:pStyle w:val="ListParagraph"/>
        <w:numPr>
          <w:ilvl w:val="1"/>
          <w:numId w:val="1"/>
        </w:numPr>
        <w:spacing w:after="0" w:line="480" w:lineRule="auto"/>
        <w:ind w:left="360"/>
        <w:rPr>
          <w:i/>
        </w:rPr>
      </w:pPr>
      <w:r w:rsidRPr="00E817AA">
        <w:rPr>
          <w:i/>
        </w:rPr>
        <w:t>Linkage between incompatibility pairs</w:t>
      </w:r>
    </w:p>
    <w:p w14:paraId="0D7C03C7" w14:textId="62377807" w:rsidR="00E930BC" w:rsidRPr="00E817AA" w:rsidRDefault="00C02825" w:rsidP="00E930BC">
      <w:pPr>
        <w:spacing w:after="0" w:line="480" w:lineRule="auto"/>
        <w:ind w:firstLine="720"/>
      </w:pPr>
      <w:r w:rsidRPr="00E817AA">
        <w:t>L</w:t>
      </w:r>
      <w:r w:rsidR="00930687" w:rsidRPr="00E817AA">
        <w:t>inkage between sites involved in hybrid incompatibilities c</w:t>
      </w:r>
      <w:r w:rsidR="00D551C5" w:rsidRPr="00E817AA">
        <w:t>ould</w:t>
      </w:r>
      <w:r w:rsidR="00930687" w:rsidRPr="00E817AA">
        <w:t xml:space="preserve"> influence the frequency of isolation</w:t>
      </w:r>
      <w:r w:rsidR="002E0202" w:rsidRPr="00E817AA">
        <w:t xml:space="preserve"> because ancestry at linked sites will be correlated</w:t>
      </w:r>
      <w:r w:rsidR="00930687" w:rsidRPr="00E817AA">
        <w:t xml:space="preserve">. In order to investigate this we simulated two </w:t>
      </w:r>
      <w:r w:rsidR="00360A21" w:rsidRPr="00E817AA">
        <w:t xml:space="preserve">coevolving </w:t>
      </w:r>
      <w:r w:rsidR="00930687" w:rsidRPr="00E817AA">
        <w:t>hybrid incompatibility pairs</w:t>
      </w:r>
      <w:r w:rsidR="00303C26" w:rsidRPr="00E817AA">
        <w:t xml:space="preserve"> and varied </w:t>
      </w:r>
      <w:r w:rsidR="00930687" w:rsidRPr="00E817AA">
        <w:t>genetic distance between loci (50 cM, 10 cM, and 1 cM</w:t>
      </w:r>
      <w:r w:rsidR="00844420" w:rsidRPr="00E817AA">
        <w:t>;</w:t>
      </w:r>
      <w:r w:rsidR="00527750" w:rsidRPr="00E817AA">
        <w:t xml:space="preserve"> </w:t>
      </w:r>
      <w:r w:rsidR="001A4E31" w:rsidRPr="00E817AA">
        <w:t>Figure</w:t>
      </w:r>
      <w:r w:rsidR="00663093" w:rsidRPr="00E817AA">
        <w:t xml:space="preserve"> S</w:t>
      </w:r>
      <w:r w:rsidR="005E0502" w:rsidRPr="00E817AA">
        <w:t>10</w:t>
      </w:r>
      <w:r w:rsidR="00930687" w:rsidRPr="00E817AA">
        <w:t>). Some scenarios of physical linkage did not have a strong effect on the probability of isolation, while others reduced the probability o</w:t>
      </w:r>
      <w:r w:rsidR="00926550" w:rsidRPr="00E817AA">
        <w:t>f</w:t>
      </w:r>
      <w:r w:rsidR="001A1EAB" w:rsidRPr="00E817AA">
        <w:t xml:space="preserve"> isolation (Table S6</w:t>
      </w:r>
      <w:r w:rsidR="00930687" w:rsidRPr="00E817AA">
        <w:t>).</w:t>
      </w:r>
    </w:p>
    <w:p w14:paraId="0329A84A" w14:textId="77777777" w:rsidR="00E930BC" w:rsidRPr="00E817AA" w:rsidRDefault="00E930BC" w:rsidP="00E930BC">
      <w:pPr>
        <w:spacing w:after="0" w:line="480" w:lineRule="auto"/>
        <w:ind w:firstLine="720"/>
      </w:pPr>
    </w:p>
    <w:p w14:paraId="0F2F0E42" w14:textId="322C979D" w:rsidR="00B416E2" w:rsidRPr="00E817AA" w:rsidRDefault="00930687" w:rsidP="00E930BC">
      <w:pPr>
        <w:pStyle w:val="ListParagraph"/>
        <w:numPr>
          <w:ilvl w:val="1"/>
          <w:numId w:val="1"/>
        </w:numPr>
        <w:tabs>
          <w:tab w:val="left" w:pos="1350"/>
        </w:tabs>
        <w:spacing w:after="0" w:line="480" w:lineRule="auto"/>
        <w:ind w:left="360"/>
        <w:rPr>
          <w:i/>
        </w:rPr>
      </w:pPr>
      <w:r w:rsidRPr="00E817AA">
        <w:rPr>
          <w:i/>
        </w:rPr>
        <w:t xml:space="preserve"> </w:t>
      </w:r>
      <w:r w:rsidR="005E3660" w:rsidRPr="00E817AA">
        <w:rPr>
          <w:i/>
        </w:rPr>
        <w:t xml:space="preserve">More </w:t>
      </w:r>
      <w:r w:rsidR="00282841" w:rsidRPr="00E817AA">
        <w:rPr>
          <w:i/>
        </w:rPr>
        <w:t xml:space="preserve">complex </w:t>
      </w:r>
      <w:r w:rsidR="005E3660" w:rsidRPr="00E817AA">
        <w:rPr>
          <w:i/>
        </w:rPr>
        <w:t>incompatibility architectures</w:t>
      </w:r>
    </w:p>
    <w:p w14:paraId="1B42C2E2" w14:textId="74F2E728" w:rsidR="009B02A0" w:rsidRPr="00E817AA" w:rsidRDefault="008B6DFF" w:rsidP="003E4F50">
      <w:pPr>
        <w:tabs>
          <w:tab w:val="left" w:pos="630"/>
        </w:tabs>
        <w:spacing w:after="0" w:line="480" w:lineRule="auto"/>
      </w:pPr>
      <w:r w:rsidRPr="00E817AA">
        <w:tab/>
      </w:r>
      <w:r w:rsidR="00ED5AEB" w:rsidRPr="00E817AA">
        <w:t xml:space="preserve">We have focused on very simple models that show that hybrid reproductive isolation can evolve in principle. </w:t>
      </w:r>
      <w:r w:rsidR="0046542B" w:rsidRPr="00E817AA">
        <w:t>However, e</w:t>
      </w:r>
      <w:r w:rsidR="0067014C" w:rsidRPr="00E817AA">
        <w:t xml:space="preserve">mpirical </w:t>
      </w:r>
      <w:r w:rsidR="00041450" w:rsidRPr="00E817AA">
        <w:t>studies suggest</w:t>
      </w:r>
      <w:r w:rsidR="0067014C" w:rsidRPr="00E817AA">
        <w:t xml:space="preserve"> that </w:t>
      </w:r>
      <w:r w:rsidR="00167E60" w:rsidRPr="00E817AA">
        <w:t>even closely related species are sometime</w:t>
      </w:r>
      <w:r w:rsidR="000B2694" w:rsidRPr="00E817AA">
        <w:t>s</w:t>
      </w:r>
      <w:r w:rsidR="0067014C" w:rsidRPr="00E817AA">
        <w:t xml:space="preserve"> differentiated by dozens of incompatibilities</w:t>
      </w:r>
      <w:r w:rsidR="0082760A" w:rsidRPr="00E817AA">
        <w:t xml:space="preserve"> that vary in their fitness effects</w:t>
      </w:r>
      <w:r w:rsidR="00B271F2" w:rsidRPr="00E817AA">
        <w:t xml:space="preserve"> </w:t>
      </w:r>
      <w:r w:rsidR="00FC1F98">
        <w:t>[55, 59</w:t>
      </w:r>
      <w:r w:rsidR="00D4140C">
        <w:t xml:space="preserve">, </w:t>
      </w:r>
      <w:r w:rsidR="00FC1F98">
        <w:t>76,7</w:t>
      </w:r>
      <w:r w:rsidR="00EE6F66">
        <w:t>7</w:t>
      </w:r>
      <w:bookmarkStart w:id="0" w:name="_GoBack"/>
      <w:bookmarkEnd w:id="0"/>
      <w:r w:rsidR="00FF5BF4" w:rsidRPr="00E817AA">
        <w:t xml:space="preserve">, Payseur et al. 2004]. </w:t>
      </w:r>
      <w:r w:rsidR="00A65F78" w:rsidRPr="00E817AA">
        <w:t>To</w:t>
      </w:r>
      <w:r w:rsidR="00983A81" w:rsidRPr="00E817AA">
        <w:t xml:space="preserve"> investigate whether hybrid reproductive isolation evolves with more complex incompatibility architectures, </w:t>
      </w:r>
      <w:r w:rsidR="00B14306" w:rsidRPr="00E817AA">
        <w:t xml:space="preserve">we simulated </w:t>
      </w:r>
      <w:r w:rsidR="00983A81" w:rsidRPr="00E817AA">
        <w:t>a large number of incompatibilities</w:t>
      </w:r>
      <w:r w:rsidR="00B14306" w:rsidRPr="00E817AA">
        <w:t xml:space="preserve"> with variation in selection, dominance, and asymmetry. </w:t>
      </w:r>
      <w:r w:rsidR="00A5135F" w:rsidRPr="00E817AA">
        <w:t>We simulate 20</w:t>
      </w:r>
      <w:r w:rsidR="0094427F" w:rsidRPr="00E817AA">
        <w:t xml:space="preserve"> pairs of</w:t>
      </w:r>
      <w:r w:rsidR="00A5135F" w:rsidRPr="00E817AA">
        <w:t xml:space="preserve"> hybrid incompatibilities </w:t>
      </w:r>
      <w:r w:rsidR="0094427F" w:rsidRPr="00E817AA">
        <w:t>with a randomly</w:t>
      </w:r>
      <w:r w:rsidR="00DA6A60" w:rsidRPr="00E817AA">
        <w:t xml:space="preserve"> chosen</w:t>
      </w:r>
      <w:r w:rsidR="0094427F" w:rsidRPr="00E817AA">
        <w:t xml:space="preserve"> genomic position</w:t>
      </w:r>
      <w:r w:rsidR="00C343DF" w:rsidRPr="00E817AA">
        <w:t xml:space="preserve"> (chromosome 1-20, position 1-25000000 bp)</w:t>
      </w:r>
      <w:r w:rsidR="00716A38" w:rsidRPr="00E817AA">
        <w:t>. Dominance is</w:t>
      </w:r>
      <w:r w:rsidR="00F01E3F" w:rsidRPr="00E817AA">
        <w:t xml:space="preserve"> drawn from a </w:t>
      </w:r>
      <w:r w:rsidR="00716A38" w:rsidRPr="00E817AA">
        <w:t>uniform distribution (0-1) and</w:t>
      </w:r>
      <w:r w:rsidRPr="00E817AA">
        <w:t xml:space="preserve"> selection coefficients </w:t>
      </w:r>
      <w:r w:rsidR="008C5A4D" w:rsidRPr="00E817AA">
        <w:t>(</w:t>
      </w:r>
      <w:r w:rsidR="008C5A4D" w:rsidRPr="00E817AA">
        <w:rPr>
          <w:i/>
        </w:rPr>
        <w:t>s</w:t>
      </w:r>
      <w:r w:rsidR="008C5A4D" w:rsidRPr="00E817AA">
        <w:rPr>
          <w:vertAlign w:val="subscript"/>
        </w:rPr>
        <w:t>1</w:t>
      </w:r>
      <w:r w:rsidR="008C5A4D" w:rsidRPr="00E817AA">
        <w:t xml:space="preserve"> and </w:t>
      </w:r>
      <w:r w:rsidR="008C5A4D" w:rsidRPr="00E817AA">
        <w:rPr>
          <w:i/>
        </w:rPr>
        <w:t>s</w:t>
      </w:r>
      <w:r w:rsidR="008C5A4D" w:rsidRPr="00E817AA">
        <w:rPr>
          <w:vertAlign w:val="subscript"/>
        </w:rPr>
        <w:t>2</w:t>
      </w:r>
      <w:r w:rsidR="008C5A4D" w:rsidRPr="00E817AA">
        <w:t>)</w:t>
      </w:r>
      <w:r w:rsidR="00E155DA" w:rsidRPr="00E817AA">
        <w:t xml:space="preserve"> are</w:t>
      </w:r>
      <w:r w:rsidRPr="00E817AA">
        <w:t xml:space="preserve"> drawn from an exponential distribution with a mean of </w:t>
      </w:r>
      <w:r w:rsidRPr="00E817AA">
        <w:rPr>
          <w:i/>
        </w:rPr>
        <w:t>s</w:t>
      </w:r>
      <w:r w:rsidRPr="00E817AA">
        <w:t>=0.05</w:t>
      </w:r>
      <w:r w:rsidR="006F7700" w:rsidRPr="00E817AA">
        <w:t xml:space="preserve">. </w:t>
      </w:r>
      <w:r w:rsidR="00E83342" w:rsidRPr="00E817AA">
        <w:t xml:space="preserve">Because </w:t>
      </w:r>
      <w:r w:rsidR="00E83342" w:rsidRPr="00E817AA">
        <w:rPr>
          <w:i/>
        </w:rPr>
        <w:t>s</w:t>
      </w:r>
      <w:r w:rsidR="00E83342" w:rsidRPr="00E817AA">
        <w:rPr>
          <w:vertAlign w:val="subscript"/>
        </w:rPr>
        <w:t>1</w:t>
      </w:r>
      <w:r w:rsidR="00E83342" w:rsidRPr="00E817AA">
        <w:t xml:space="preserve"> and </w:t>
      </w:r>
      <w:r w:rsidR="00E83342" w:rsidRPr="00E817AA">
        <w:rPr>
          <w:i/>
        </w:rPr>
        <w:t>s</w:t>
      </w:r>
      <w:r w:rsidR="00E83342" w:rsidRPr="00E817AA">
        <w:rPr>
          <w:vertAlign w:val="subscript"/>
        </w:rPr>
        <w:t xml:space="preserve">2 </w:t>
      </w:r>
      <w:r w:rsidR="00E83342" w:rsidRPr="00E817AA">
        <w:t xml:space="preserve">are </w:t>
      </w:r>
      <w:r w:rsidR="000B4135" w:rsidRPr="00E817AA">
        <w:t>determined independently</w:t>
      </w:r>
      <w:r w:rsidR="00E83342" w:rsidRPr="00E817AA">
        <w:t xml:space="preserve"> this introduces asymmetry in selection, and if </w:t>
      </w:r>
      <w:r w:rsidR="00E83342" w:rsidRPr="00E817AA">
        <w:rPr>
          <w:i/>
        </w:rPr>
        <w:t>s</w:t>
      </w:r>
      <w:r w:rsidR="00E83342" w:rsidRPr="00E817AA">
        <w:rPr>
          <w:vertAlign w:val="subscript"/>
        </w:rPr>
        <w:t>1</w:t>
      </w:r>
      <w:r w:rsidR="000B4135" w:rsidRPr="00E817AA">
        <w:t xml:space="preserve"> or</w:t>
      </w:r>
      <w:r w:rsidR="00E83342" w:rsidRPr="00E817AA">
        <w:t xml:space="preserve"> </w:t>
      </w:r>
      <w:r w:rsidR="00E83342" w:rsidRPr="00E817AA">
        <w:rPr>
          <w:i/>
        </w:rPr>
        <w:t>s</w:t>
      </w:r>
      <w:r w:rsidR="00E83342" w:rsidRPr="00E817AA">
        <w:rPr>
          <w:vertAlign w:val="subscript"/>
        </w:rPr>
        <w:t>2</w:t>
      </w:r>
      <w:r w:rsidR="00E83342" w:rsidRPr="00E817AA">
        <w:t xml:space="preserve"> is </w:t>
      </w:r>
      <w:r w:rsidR="00B6681A" w:rsidRPr="00E817AA">
        <w:t>close to 0 (i.e. on the order of 1/N)</w:t>
      </w:r>
      <w:r w:rsidR="00E83342" w:rsidRPr="00E817AA">
        <w:t>, this generates a</w:t>
      </w:r>
      <w:r w:rsidR="0058066F" w:rsidRPr="00E817AA">
        <w:t>n</w:t>
      </w:r>
      <w:r w:rsidR="00E83342" w:rsidRPr="00E817AA">
        <w:t xml:space="preserve"> </w:t>
      </w:r>
      <w:r w:rsidR="00B6681A" w:rsidRPr="00E817AA">
        <w:t xml:space="preserve">effectively </w:t>
      </w:r>
      <w:r w:rsidR="00E83342" w:rsidRPr="00E817AA">
        <w:t>neutral BDM incompatibility.</w:t>
      </w:r>
    </w:p>
    <w:p w14:paraId="6B3B27D3" w14:textId="0D5B8B75" w:rsidR="008B6DFF" w:rsidRPr="00E817AA" w:rsidRDefault="009B02A0" w:rsidP="003E4F50">
      <w:pPr>
        <w:tabs>
          <w:tab w:val="left" w:pos="630"/>
        </w:tabs>
        <w:spacing w:after="0" w:line="480" w:lineRule="auto"/>
      </w:pPr>
      <w:r w:rsidRPr="00E817AA">
        <w:tab/>
      </w:r>
      <w:r w:rsidR="00EC5627" w:rsidRPr="00E817AA">
        <w:t>In these simulations, hybrid populations had a high probability of developing isolation from both parental species (</w:t>
      </w:r>
      <w:r w:rsidR="009C4AA2" w:rsidRPr="00E817AA">
        <w:t>9</w:t>
      </w:r>
      <w:r w:rsidR="00A23EEF" w:rsidRPr="00E817AA">
        <w:t>5</w:t>
      </w:r>
      <w:r w:rsidR="00245F5B" w:rsidRPr="00E817AA">
        <w:sym w:font="Symbol" w:char="F0B1"/>
      </w:r>
      <w:r w:rsidR="009C4AA2" w:rsidRPr="00E817AA">
        <w:t>1</w:t>
      </w:r>
      <w:r w:rsidR="00EC5627" w:rsidRPr="00E817AA">
        <w:t xml:space="preserve">%). </w:t>
      </w:r>
      <w:r w:rsidR="004E52CD" w:rsidRPr="00E817AA">
        <w:t xml:space="preserve">On average, </w:t>
      </w:r>
      <w:r w:rsidR="00082EAD" w:rsidRPr="00E817AA">
        <w:t>backcrosses</w:t>
      </w:r>
      <w:r w:rsidR="004E52CD" w:rsidRPr="00E817AA">
        <w:t xml:space="preserve"> between parentals and individuals </w:t>
      </w:r>
      <w:r w:rsidR="001763D5" w:rsidRPr="00E817AA">
        <w:t xml:space="preserve">from </w:t>
      </w:r>
      <w:r w:rsidR="00DA1032" w:rsidRPr="00E817AA">
        <w:t xml:space="preserve">the </w:t>
      </w:r>
      <w:r w:rsidR="001763D5" w:rsidRPr="00E817AA">
        <w:t xml:space="preserve">hybrid population </w:t>
      </w:r>
      <w:r w:rsidR="004E52CD" w:rsidRPr="00E817AA">
        <w:t xml:space="preserve">had a fitness of </w:t>
      </w:r>
      <w:r w:rsidR="00860659" w:rsidRPr="00E817AA">
        <w:t>0.79</w:t>
      </w:r>
      <w:r w:rsidR="00E94EBC" w:rsidRPr="00E817AA">
        <w:t>±0.11</w:t>
      </w:r>
      <w:r w:rsidR="004E52CD" w:rsidRPr="00E817AA">
        <w:t xml:space="preserve"> after 500 gene</w:t>
      </w:r>
      <w:r w:rsidR="00017214" w:rsidRPr="00E817AA">
        <w:t xml:space="preserve">rations of </w:t>
      </w:r>
      <w:r w:rsidR="001D278A" w:rsidRPr="00E817AA">
        <w:t>selection on hybrid populations</w:t>
      </w:r>
      <w:r w:rsidR="00017214" w:rsidRPr="00E817AA">
        <w:t>, compare</w:t>
      </w:r>
      <w:r w:rsidR="00100D94" w:rsidRPr="00E817AA">
        <w:t>d</w:t>
      </w:r>
      <w:r w:rsidR="00017214" w:rsidRPr="00E817AA">
        <w:t xml:space="preserve"> to </w:t>
      </w:r>
      <w:r w:rsidR="00B33F85" w:rsidRPr="00E817AA">
        <w:t>an</w:t>
      </w:r>
      <w:r w:rsidR="00E12689" w:rsidRPr="00E817AA">
        <w:t xml:space="preserve"> average of </w:t>
      </w:r>
      <w:r w:rsidR="00D1303D" w:rsidRPr="00E817AA">
        <w:t>0.61</w:t>
      </w:r>
      <w:r w:rsidR="00092CEE" w:rsidRPr="00E817AA">
        <w:t>±0.07</w:t>
      </w:r>
      <w:r w:rsidR="00017214" w:rsidRPr="00E817AA">
        <w:t xml:space="preserve"> for F</w:t>
      </w:r>
      <w:r w:rsidR="00017214" w:rsidRPr="00E817AA">
        <w:rPr>
          <w:vertAlign w:val="subscript"/>
        </w:rPr>
        <w:t>1</w:t>
      </w:r>
      <w:r w:rsidR="00017214" w:rsidRPr="00E817AA">
        <w:t xml:space="preserve"> hybrids b</w:t>
      </w:r>
      <w:r w:rsidR="00470193" w:rsidRPr="00E817AA">
        <w:t>etween the two p</w:t>
      </w:r>
      <w:r w:rsidR="00C16E89" w:rsidRPr="00E817AA">
        <w:t>arental species</w:t>
      </w:r>
      <w:r w:rsidR="005A7B03" w:rsidRPr="00E817AA">
        <w:t xml:space="preserve"> (Fig</w:t>
      </w:r>
      <w:r w:rsidR="00AA49E3" w:rsidRPr="00E817AA">
        <w:t>ures</w:t>
      </w:r>
      <w:r w:rsidR="005A7B03" w:rsidRPr="00E817AA">
        <w:t xml:space="preserve"> </w:t>
      </w:r>
      <w:r w:rsidR="00167047" w:rsidRPr="00E817AA">
        <w:t>3</w:t>
      </w:r>
      <w:r w:rsidR="005A7B03" w:rsidRPr="00E817AA">
        <w:t>, S</w:t>
      </w:r>
      <w:r w:rsidR="008720CA" w:rsidRPr="00E817AA">
        <w:t>1</w:t>
      </w:r>
      <w:r w:rsidR="006C05ED" w:rsidRPr="00E817AA">
        <w:t>1</w:t>
      </w:r>
      <w:r w:rsidR="00167047" w:rsidRPr="00E817AA">
        <w:t>)</w:t>
      </w:r>
      <w:r w:rsidR="00C16E89" w:rsidRPr="00E817AA">
        <w:t>. T</w:t>
      </w:r>
      <w:r w:rsidR="00157BF2" w:rsidRPr="00E817AA">
        <w:t>he a</w:t>
      </w:r>
      <w:r w:rsidR="007A3DB1" w:rsidRPr="00E817AA">
        <w:t xml:space="preserve">verage fitness of hybrids mating with other hybrids in the population was </w:t>
      </w:r>
      <w:r w:rsidR="00CB00B5" w:rsidRPr="00E817AA">
        <w:t>0.97</w:t>
      </w:r>
      <w:r w:rsidR="00E62BBB" w:rsidRPr="00E817AA">
        <w:t>±0.02</w:t>
      </w:r>
      <w:r w:rsidR="00B4789D" w:rsidRPr="00E817AA">
        <w:t>.</w:t>
      </w:r>
    </w:p>
    <w:p w14:paraId="5773ADAE" w14:textId="328569D7" w:rsidR="00F02217" w:rsidRPr="00E817AA" w:rsidRDefault="008B6DFF" w:rsidP="00F02217">
      <w:pPr>
        <w:tabs>
          <w:tab w:val="left" w:pos="630"/>
        </w:tabs>
        <w:spacing w:after="0" w:line="480" w:lineRule="auto"/>
      </w:pPr>
      <w:r w:rsidRPr="00E817AA">
        <w:tab/>
      </w:r>
      <w:r w:rsidR="00F02217" w:rsidRPr="00E817AA">
        <w:t xml:space="preserve">To investigate how the frequency of hybrid reproductive isolation changes with stronger selection in this more biologically realistic scenario, we repeated these simulations drawing </w:t>
      </w:r>
      <w:r w:rsidR="00F02217" w:rsidRPr="00E817AA">
        <w:rPr>
          <w:i/>
        </w:rPr>
        <w:t xml:space="preserve">s </w:t>
      </w:r>
      <w:r w:rsidR="00F02217" w:rsidRPr="00E817AA">
        <w:t>from an exponential distribution with a mean of 0.1 and 0.2. The average fitness of F</w:t>
      </w:r>
      <w:r w:rsidR="00F02217" w:rsidRPr="00E817AA">
        <w:rPr>
          <w:vertAlign w:val="subscript"/>
        </w:rPr>
        <w:t>1</w:t>
      </w:r>
      <w:r w:rsidR="00F02217" w:rsidRPr="00E817AA">
        <w:t xml:space="preserve"> hybrids between the two parental species in these cases was 0.3</w:t>
      </w:r>
      <w:r w:rsidR="00515925" w:rsidRPr="00E817AA">
        <w:t>8</w:t>
      </w:r>
      <w:r w:rsidR="00F02217" w:rsidRPr="00E817AA">
        <w:t>±0.09 and 0.12±0.06 respectively.</w:t>
      </w:r>
      <w:r w:rsidR="009A77F4" w:rsidRPr="00E817AA">
        <w:t xml:space="preserve"> In these cases</w:t>
      </w:r>
      <w:r w:rsidR="002820A3" w:rsidRPr="00E817AA">
        <w:t xml:space="preserve"> the frequency of </w:t>
      </w:r>
      <w:r w:rsidR="000532AE" w:rsidRPr="00E817AA">
        <w:t xml:space="preserve">being isolated from both parents </w:t>
      </w:r>
      <w:r w:rsidR="008A7AC9" w:rsidRPr="00E817AA">
        <w:t xml:space="preserve">within 500 generations </w:t>
      </w:r>
      <w:r w:rsidR="000532AE" w:rsidRPr="00E817AA">
        <w:t xml:space="preserve">by at least one incompatibility was dramatically reduced to </w:t>
      </w:r>
      <w:r w:rsidR="00A93C70" w:rsidRPr="00E817AA">
        <w:t>56</w:t>
      </w:r>
      <w:r w:rsidR="00282573" w:rsidRPr="00E817AA">
        <w:rPr>
          <w:b/>
        </w:rPr>
        <w:sym w:font="Symbol" w:char="F0B1"/>
      </w:r>
      <w:r w:rsidR="00282573" w:rsidRPr="00E817AA">
        <w:t xml:space="preserve">2% and </w:t>
      </w:r>
      <w:r w:rsidR="0064696D" w:rsidRPr="00E817AA">
        <w:t>1.4</w:t>
      </w:r>
      <w:r w:rsidR="0064696D" w:rsidRPr="00E817AA">
        <w:rPr>
          <w:b/>
        </w:rPr>
        <w:sym w:font="Symbol" w:char="F0B1"/>
      </w:r>
      <w:r w:rsidR="0064696D" w:rsidRPr="00E817AA">
        <w:t>0.5%</w:t>
      </w:r>
      <w:r w:rsidR="005B523F" w:rsidRPr="00E817AA">
        <w:t xml:space="preserve"> respectively.</w:t>
      </w:r>
      <w:r w:rsidR="00C543F1" w:rsidRPr="00E817AA">
        <w:t xml:space="preserve"> These result</w:t>
      </w:r>
      <w:r w:rsidR="00F37575" w:rsidRPr="00E817AA">
        <w:t>s</w:t>
      </w:r>
      <w:r w:rsidR="00C543F1" w:rsidRPr="00E817AA">
        <w:t xml:space="preserve"> </w:t>
      </w:r>
      <w:r w:rsidR="00870CF5" w:rsidRPr="00E817AA">
        <w:t>demonstrate that hybrid reproductive isolation is unlikely to evolve by this mechanism when hybrid fitness is nearly zero.</w:t>
      </w:r>
    </w:p>
    <w:p w14:paraId="0A48FDA8" w14:textId="77777777" w:rsidR="00B26B81" w:rsidRPr="00E817AA" w:rsidRDefault="00B26B81" w:rsidP="003E4F50">
      <w:pPr>
        <w:spacing w:after="0" w:line="480" w:lineRule="auto"/>
      </w:pPr>
    </w:p>
    <w:p w14:paraId="4F9C3903" w14:textId="77777777" w:rsidR="00B26B81" w:rsidRPr="00E817AA" w:rsidRDefault="00B26B81" w:rsidP="003E4F50">
      <w:pPr>
        <w:spacing w:after="0" w:line="480" w:lineRule="auto"/>
      </w:pPr>
    </w:p>
    <w:p w14:paraId="4F93B2E6" w14:textId="77777777" w:rsidR="00B26B81" w:rsidRPr="00E817AA" w:rsidRDefault="00B26B81" w:rsidP="003E4F50">
      <w:pPr>
        <w:spacing w:after="0" w:line="480" w:lineRule="auto"/>
      </w:pPr>
    </w:p>
    <w:p w14:paraId="30CE24CD" w14:textId="77777777" w:rsidR="00B26B81" w:rsidRPr="00E817AA" w:rsidRDefault="00B26B81" w:rsidP="003E4F50">
      <w:pPr>
        <w:spacing w:after="0" w:line="480" w:lineRule="auto"/>
      </w:pPr>
    </w:p>
    <w:p w14:paraId="1E41DB65" w14:textId="77777777" w:rsidR="00B26B81" w:rsidRPr="00E817AA" w:rsidRDefault="00B26B81" w:rsidP="003E4F50">
      <w:pPr>
        <w:spacing w:after="0" w:line="480" w:lineRule="auto"/>
      </w:pPr>
    </w:p>
    <w:p w14:paraId="380B076E" w14:textId="028A65FA" w:rsidR="00B26B81" w:rsidRPr="00E817AA" w:rsidRDefault="00B26B81" w:rsidP="003E4F50">
      <w:pPr>
        <w:spacing w:after="0" w:line="480" w:lineRule="auto"/>
        <w:rPr>
          <w:b/>
        </w:rPr>
      </w:pPr>
      <w:r w:rsidRPr="00E817AA">
        <w:rPr>
          <w:b/>
        </w:rPr>
        <w:t>Text S5 References</w:t>
      </w:r>
    </w:p>
    <w:p w14:paraId="24B14F14" w14:textId="1A5F8B53" w:rsidR="00B26B81" w:rsidRPr="00E817AA" w:rsidRDefault="00B26B81" w:rsidP="00B26B81">
      <w:pPr>
        <w:pStyle w:val="EndNoteBibliography"/>
        <w:spacing w:after="0"/>
        <w:ind w:left="720" w:hanging="720"/>
        <w:rPr>
          <w:noProof/>
        </w:rPr>
      </w:pPr>
      <w:r w:rsidRPr="00E817AA">
        <w:fldChar w:fldCharType="begin"/>
      </w:r>
      <w:r w:rsidRPr="00E817AA">
        <w:instrText xml:space="preserve"> ADDIN EN.REFLIST </w:instrText>
      </w:r>
      <w:r w:rsidRPr="00E817AA">
        <w:fldChar w:fldCharType="separate"/>
      </w:r>
      <w:r w:rsidRPr="00E817AA">
        <w:rPr>
          <w:noProof/>
        </w:rPr>
        <w:t>Cutter AD (2012) The polymorphic prelude to Bateson-Dobzhansky-Muller incompatibilities. Trends in Ecology &amp; Evolution 27: 209-218.</w:t>
      </w:r>
    </w:p>
    <w:p w14:paraId="741F8A6A" w14:textId="5E381AC6" w:rsidR="00B26B81" w:rsidRPr="00E817AA" w:rsidRDefault="00B26B81" w:rsidP="00B26B81">
      <w:pPr>
        <w:pStyle w:val="EndNoteBibliography"/>
        <w:ind w:left="720" w:hanging="720"/>
        <w:rPr>
          <w:noProof/>
        </w:rPr>
      </w:pPr>
      <w:r w:rsidRPr="00E817AA">
        <w:rPr>
          <w:noProof/>
        </w:rPr>
        <w:t>Payseur BA, Krenz JG, Nachman MW (2004) Differential patterns of introgression across the X chromosome in a hybrid zone between two species of house mice. Evolution 58: 2064-2078.</w:t>
      </w:r>
    </w:p>
    <w:p w14:paraId="62B37FA7" w14:textId="36FF1D9B" w:rsidR="003E4F50" w:rsidRPr="00E817AA" w:rsidRDefault="00B26B81" w:rsidP="003E4F50">
      <w:pPr>
        <w:spacing w:after="0" w:line="480" w:lineRule="auto"/>
      </w:pPr>
      <w:r w:rsidRPr="00E817AA">
        <w:fldChar w:fldCharType="end"/>
      </w:r>
    </w:p>
    <w:sectPr w:rsidR="003E4F50" w:rsidRPr="00E817AA" w:rsidSect="0083765E">
      <w:footerReference w:type="even" r:id="rId8"/>
      <w:footerReference w:type="default" r:id="rId9"/>
      <w:pgSz w:w="12240" w:h="15840"/>
      <w:pgMar w:top="1440" w:right="1440" w:bottom="1440" w:left="1440" w:header="720" w:footer="720" w:gutter="0"/>
      <w:lnNumType w:countBy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18D5B18" w14:textId="77777777" w:rsidR="001439DB" w:rsidRDefault="001439DB" w:rsidP="0046014B">
      <w:pPr>
        <w:spacing w:after="0" w:line="240" w:lineRule="auto"/>
      </w:pPr>
      <w:r>
        <w:separator/>
      </w:r>
    </w:p>
  </w:endnote>
  <w:endnote w:type="continuationSeparator" w:id="0">
    <w:p w14:paraId="2D9FD52E" w14:textId="77777777" w:rsidR="001439DB" w:rsidRDefault="001439DB" w:rsidP="0046014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8CC093D" w14:textId="77777777" w:rsidR="001439DB" w:rsidRDefault="001439DB" w:rsidP="00511EAD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68B34FC" w14:textId="77777777" w:rsidR="001439DB" w:rsidRDefault="001439DB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933CE53" w14:textId="77777777" w:rsidR="001439DB" w:rsidRDefault="001439DB" w:rsidP="00511EAD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EE6F66">
      <w:rPr>
        <w:rStyle w:val="PageNumber"/>
        <w:noProof/>
      </w:rPr>
      <w:t>1</w:t>
    </w:r>
    <w:r>
      <w:rPr>
        <w:rStyle w:val="PageNumber"/>
      </w:rPr>
      <w:fldChar w:fldCharType="end"/>
    </w:r>
  </w:p>
  <w:p w14:paraId="737EF4AE" w14:textId="77777777" w:rsidR="001439DB" w:rsidRDefault="001439DB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0FE8109" w14:textId="77777777" w:rsidR="001439DB" w:rsidRDefault="001439DB" w:rsidP="0046014B">
      <w:pPr>
        <w:spacing w:after="0" w:line="240" w:lineRule="auto"/>
      </w:pPr>
      <w:r>
        <w:separator/>
      </w:r>
    </w:p>
  </w:footnote>
  <w:footnote w:type="continuationSeparator" w:id="0">
    <w:p w14:paraId="250748ED" w14:textId="77777777" w:rsidR="001439DB" w:rsidRDefault="001439DB" w:rsidP="0046014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E54F4F"/>
    <w:multiLevelType w:val="multilevel"/>
    <w:tmpl w:val="B62AE414"/>
    <w:lvl w:ilvl="0">
      <w:start w:val="5"/>
      <w:numFmt w:val="upperRoman"/>
      <w:lvlText w:val="%1."/>
      <w:lvlJc w:val="left"/>
      <w:pPr>
        <w:ind w:left="1080" w:hanging="72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DDA19DA"/>
    <w:multiLevelType w:val="hybridMultilevel"/>
    <w:tmpl w:val="86F291D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CE1EEB12">
      <w:start w:val="1"/>
      <w:numFmt w:val="lowerLetter"/>
      <w:lvlText w:val="%2."/>
      <w:lvlJc w:val="left"/>
      <w:pPr>
        <w:ind w:left="1440" w:hanging="360"/>
      </w:pPr>
      <w:rPr>
        <w:b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7333CCC"/>
    <w:multiLevelType w:val="hybridMultilevel"/>
    <w:tmpl w:val="4FE8E9E0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>
    <w:nsid w:val="288E7735"/>
    <w:multiLevelType w:val="hybridMultilevel"/>
    <w:tmpl w:val="286637C8"/>
    <w:lvl w:ilvl="0" w:tplc="04090019">
      <w:start w:val="5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D9619AD"/>
    <w:multiLevelType w:val="hybridMultilevel"/>
    <w:tmpl w:val="56D8FA64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>
    <w:nsid w:val="30D92242"/>
    <w:multiLevelType w:val="hybridMultilevel"/>
    <w:tmpl w:val="E40AF000"/>
    <w:lvl w:ilvl="0" w:tplc="0409000F">
      <w:start w:val="7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3256025"/>
    <w:multiLevelType w:val="hybridMultilevel"/>
    <w:tmpl w:val="49581340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">
    <w:nsid w:val="40274A98"/>
    <w:multiLevelType w:val="hybridMultilevel"/>
    <w:tmpl w:val="D7D24144"/>
    <w:lvl w:ilvl="0" w:tplc="8976E042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>
    <w:nsid w:val="411F05F1"/>
    <w:multiLevelType w:val="hybridMultilevel"/>
    <w:tmpl w:val="4270403C"/>
    <w:lvl w:ilvl="0" w:tplc="C30404FC">
      <w:start w:val="1"/>
      <w:numFmt w:val="decimal"/>
      <w:lvlText w:val="%1."/>
      <w:lvlJc w:val="left"/>
      <w:pPr>
        <w:ind w:left="720" w:hanging="360"/>
      </w:pPr>
      <w:rPr>
        <w:rFonts w:hint="default"/>
        <w:sz w:val="28"/>
        <w:szCs w:val="28"/>
      </w:rPr>
    </w:lvl>
    <w:lvl w:ilvl="1" w:tplc="04090015">
      <w:start w:val="1"/>
      <w:numFmt w:val="upp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42114F2E"/>
    <w:multiLevelType w:val="hybridMultilevel"/>
    <w:tmpl w:val="DBB07918"/>
    <w:lvl w:ilvl="0" w:tplc="04090015">
      <w:start w:val="1"/>
      <w:numFmt w:val="upp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0">
    <w:nsid w:val="4BBB001A"/>
    <w:multiLevelType w:val="multilevel"/>
    <w:tmpl w:val="F41A3E6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sz w:val="24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4DE4717E"/>
    <w:multiLevelType w:val="hybridMultilevel"/>
    <w:tmpl w:val="B62AE414"/>
    <w:lvl w:ilvl="0" w:tplc="504AAEAE">
      <w:start w:val="5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552E0A0F"/>
    <w:multiLevelType w:val="hybridMultilevel"/>
    <w:tmpl w:val="71400A0A"/>
    <w:lvl w:ilvl="0" w:tplc="57CA5CE6">
      <w:start w:val="6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5D9E3506"/>
    <w:multiLevelType w:val="hybridMultilevel"/>
    <w:tmpl w:val="A8984B2E"/>
    <w:lvl w:ilvl="0" w:tplc="04090015">
      <w:start w:val="1"/>
      <w:numFmt w:val="upp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>
    <w:nsid w:val="68210690"/>
    <w:multiLevelType w:val="multilevel"/>
    <w:tmpl w:val="1DB87B12"/>
    <w:lvl w:ilvl="0">
      <w:start w:val="1"/>
      <w:numFmt w:val="upperRoman"/>
      <w:lvlText w:val="%1."/>
      <w:lvlJc w:val="left"/>
      <w:pPr>
        <w:ind w:left="1080" w:hanging="720"/>
      </w:pPr>
      <w:rPr>
        <w:rFonts w:ascii="Times New Roman" w:hAnsi="Times New Roman" w:hint="default"/>
        <w:sz w:val="24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8"/>
  </w:num>
  <w:num w:numId="2">
    <w:abstractNumId w:val="7"/>
  </w:num>
  <w:num w:numId="3">
    <w:abstractNumId w:val="2"/>
  </w:num>
  <w:num w:numId="4">
    <w:abstractNumId w:val="6"/>
  </w:num>
  <w:num w:numId="5">
    <w:abstractNumId w:val="4"/>
  </w:num>
  <w:num w:numId="6">
    <w:abstractNumId w:val="11"/>
  </w:num>
  <w:num w:numId="7">
    <w:abstractNumId w:val="12"/>
  </w:num>
  <w:num w:numId="8">
    <w:abstractNumId w:val="14"/>
  </w:num>
  <w:num w:numId="9">
    <w:abstractNumId w:val="5"/>
  </w:num>
  <w:num w:numId="10">
    <w:abstractNumId w:val="3"/>
  </w:num>
  <w:num w:numId="11">
    <w:abstractNumId w:val="10"/>
  </w:num>
  <w:num w:numId="12">
    <w:abstractNumId w:val="0"/>
  </w:num>
  <w:num w:numId="13">
    <w:abstractNumId w:val="9"/>
  </w:num>
  <w:num w:numId="14">
    <w:abstractNumId w:val="1"/>
  </w:num>
  <w:num w:numId="15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defaultTabStop w:val="720"/>
  <w:characterSpacingControl w:val="doNotCompress"/>
  <w:savePreviewPicture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/ENLayout&gt;"/>
    <w:docVar w:name="EN.Libraries" w:val="&lt;Libraries&gt;&lt;/Libraries&gt;"/>
  </w:docVars>
  <w:rsids>
    <w:rsidRoot w:val="007A49F9"/>
    <w:rsid w:val="000002F2"/>
    <w:rsid w:val="00001677"/>
    <w:rsid w:val="000021F6"/>
    <w:rsid w:val="0000279C"/>
    <w:rsid w:val="00002BA8"/>
    <w:rsid w:val="00002D5F"/>
    <w:rsid w:val="00003C50"/>
    <w:rsid w:val="00003CBF"/>
    <w:rsid w:val="0000420E"/>
    <w:rsid w:val="00004400"/>
    <w:rsid w:val="00004E9E"/>
    <w:rsid w:val="00006B52"/>
    <w:rsid w:val="000074D3"/>
    <w:rsid w:val="0001084E"/>
    <w:rsid w:val="0001138F"/>
    <w:rsid w:val="000116C5"/>
    <w:rsid w:val="00011DC1"/>
    <w:rsid w:val="00012821"/>
    <w:rsid w:val="0001287B"/>
    <w:rsid w:val="00012F6A"/>
    <w:rsid w:val="0001354A"/>
    <w:rsid w:val="000135BF"/>
    <w:rsid w:val="0001442F"/>
    <w:rsid w:val="000149FF"/>
    <w:rsid w:val="00014F6C"/>
    <w:rsid w:val="000156D2"/>
    <w:rsid w:val="000158F6"/>
    <w:rsid w:val="00016487"/>
    <w:rsid w:val="00016552"/>
    <w:rsid w:val="00016836"/>
    <w:rsid w:val="00017214"/>
    <w:rsid w:val="000175A9"/>
    <w:rsid w:val="000200BD"/>
    <w:rsid w:val="000202A6"/>
    <w:rsid w:val="0002030E"/>
    <w:rsid w:val="000209B3"/>
    <w:rsid w:val="00020A22"/>
    <w:rsid w:val="00020D54"/>
    <w:rsid w:val="000219E7"/>
    <w:rsid w:val="0002266F"/>
    <w:rsid w:val="00022E4C"/>
    <w:rsid w:val="00023E62"/>
    <w:rsid w:val="00024E62"/>
    <w:rsid w:val="00024ECD"/>
    <w:rsid w:val="00024F9E"/>
    <w:rsid w:val="00025134"/>
    <w:rsid w:val="000254BB"/>
    <w:rsid w:val="00025979"/>
    <w:rsid w:val="000262D5"/>
    <w:rsid w:val="000265CC"/>
    <w:rsid w:val="00026849"/>
    <w:rsid w:val="0002708F"/>
    <w:rsid w:val="000271CE"/>
    <w:rsid w:val="00027A5C"/>
    <w:rsid w:val="00030E93"/>
    <w:rsid w:val="00030FD6"/>
    <w:rsid w:val="0003317D"/>
    <w:rsid w:val="000339FE"/>
    <w:rsid w:val="00034031"/>
    <w:rsid w:val="00034743"/>
    <w:rsid w:val="000352DF"/>
    <w:rsid w:val="0003626F"/>
    <w:rsid w:val="00036612"/>
    <w:rsid w:val="0003680A"/>
    <w:rsid w:val="00036A9F"/>
    <w:rsid w:val="000379D6"/>
    <w:rsid w:val="00040299"/>
    <w:rsid w:val="000405DD"/>
    <w:rsid w:val="00041450"/>
    <w:rsid w:val="000424B7"/>
    <w:rsid w:val="00042570"/>
    <w:rsid w:val="000426A3"/>
    <w:rsid w:val="00042CEB"/>
    <w:rsid w:val="00043BA9"/>
    <w:rsid w:val="00044ADC"/>
    <w:rsid w:val="00044C89"/>
    <w:rsid w:val="00045123"/>
    <w:rsid w:val="0004559A"/>
    <w:rsid w:val="00045B0B"/>
    <w:rsid w:val="00045FF3"/>
    <w:rsid w:val="00046192"/>
    <w:rsid w:val="0004636A"/>
    <w:rsid w:val="00046572"/>
    <w:rsid w:val="00047522"/>
    <w:rsid w:val="0005003C"/>
    <w:rsid w:val="00051637"/>
    <w:rsid w:val="00051EF0"/>
    <w:rsid w:val="00051F5A"/>
    <w:rsid w:val="00052471"/>
    <w:rsid w:val="000529D9"/>
    <w:rsid w:val="00052DC5"/>
    <w:rsid w:val="00052F26"/>
    <w:rsid w:val="000532AE"/>
    <w:rsid w:val="00053A91"/>
    <w:rsid w:val="0005418E"/>
    <w:rsid w:val="000542C1"/>
    <w:rsid w:val="000551EC"/>
    <w:rsid w:val="00055827"/>
    <w:rsid w:val="00055AEA"/>
    <w:rsid w:val="00055AFB"/>
    <w:rsid w:val="00056567"/>
    <w:rsid w:val="00057909"/>
    <w:rsid w:val="00057CAA"/>
    <w:rsid w:val="00057FAF"/>
    <w:rsid w:val="00060247"/>
    <w:rsid w:val="0006052E"/>
    <w:rsid w:val="00060706"/>
    <w:rsid w:val="00060AC6"/>
    <w:rsid w:val="0006107A"/>
    <w:rsid w:val="00061BCC"/>
    <w:rsid w:val="00062468"/>
    <w:rsid w:val="00063D5A"/>
    <w:rsid w:val="000640A7"/>
    <w:rsid w:val="00065106"/>
    <w:rsid w:val="00065E3F"/>
    <w:rsid w:val="00065ED1"/>
    <w:rsid w:val="00065EF9"/>
    <w:rsid w:val="000667C6"/>
    <w:rsid w:val="000669ED"/>
    <w:rsid w:val="00066A2B"/>
    <w:rsid w:val="00066B65"/>
    <w:rsid w:val="000675BC"/>
    <w:rsid w:val="000677C4"/>
    <w:rsid w:val="00070013"/>
    <w:rsid w:val="00070255"/>
    <w:rsid w:val="0007081F"/>
    <w:rsid w:val="00070FC9"/>
    <w:rsid w:val="0007115F"/>
    <w:rsid w:val="0007149D"/>
    <w:rsid w:val="000715CA"/>
    <w:rsid w:val="00071CA9"/>
    <w:rsid w:val="00071FE6"/>
    <w:rsid w:val="000721B7"/>
    <w:rsid w:val="0007313B"/>
    <w:rsid w:val="0007388D"/>
    <w:rsid w:val="00074622"/>
    <w:rsid w:val="00074D41"/>
    <w:rsid w:val="0007656B"/>
    <w:rsid w:val="00076949"/>
    <w:rsid w:val="000776F6"/>
    <w:rsid w:val="00077A8F"/>
    <w:rsid w:val="00080B7D"/>
    <w:rsid w:val="00080E61"/>
    <w:rsid w:val="000810D1"/>
    <w:rsid w:val="000819EE"/>
    <w:rsid w:val="000825D1"/>
    <w:rsid w:val="00082A93"/>
    <w:rsid w:val="00082AE8"/>
    <w:rsid w:val="00082EAD"/>
    <w:rsid w:val="0008307D"/>
    <w:rsid w:val="0008327B"/>
    <w:rsid w:val="000836EA"/>
    <w:rsid w:val="000842F6"/>
    <w:rsid w:val="00084CB8"/>
    <w:rsid w:val="00084E39"/>
    <w:rsid w:val="0008629C"/>
    <w:rsid w:val="00086427"/>
    <w:rsid w:val="00086A54"/>
    <w:rsid w:val="00086D56"/>
    <w:rsid w:val="00086E43"/>
    <w:rsid w:val="0008758C"/>
    <w:rsid w:val="00090893"/>
    <w:rsid w:val="00090B14"/>
    <w:rsid w:val="00090EFA"/>
    <w:rsid w:val="00092626"/>
    <w:rsid w:val="00092CEE"/>
    <w:rsid w:val="0009325C"/>
    <w:rsid w:val="0009476D"/>
    <w:rsid w:val="00094EB0"/>
    <w:rsid w:val="0009559A"/>
    <w:rsid w:val="000955FD"/>
    <w:rsid w:val="000963D5"/>
    <w:rsid w:val="00096454"/>
    <w:rsid w:val="00096CD6"/>
    <w:rsid w:val="00096EE6"/>
    <w:rsid w:val="00097B26"/>
    <w:rsid w:val="00097CE8"/>
    <w:rsid w:val="000A039F"/>
    <w:rsid w:val="000A04CD"/>
    <w:rsid w:val="000A0C66"/>
    <w:rsid w:val="000A185D"/>
    <w:rsid w:val="000A1B36"/>
    <w:rsid w:val="000A20A7"/>
    <w:rsid w:val="000A25D1"/>
    <w:rsid w:val="000A2C52"/>
    <w:rsid w:val="000A3042"/>
    <w:rsid w:val="000A312B"/>
    <w:rsid w:val="000A31A4"/>
    <w:rsid w:val="000A3487"/>
    <w:rsid w:val="000A37CE"/>
    <w:rsid w:val="000A3A9F"/>
    <w:rsid w:val="000A3BF7"/>
    <w:rsid w:val="000A3E80"/>
    <w:rsid w:val="000A48F6"/>
    <w:rsid w:val="000A4DDF"/>
    <w:rsid w:val="000A70C0"/>
    <w:rsid w:val="000A7525"/>
    <w:rsid w:val="000A772E"/>
    <w:rsid w:val="000B05B4"/>
    <w:rsid w:val="000B093B"/>
    <w:rsid w:val="000B138E"/>
    <w:rsid w:val="000B1518"/>
    <w:rsid w:val="000B1FB3"/>
    <w:rsid w:val="000B2694"/>
    <w:rsid w:val="000B27B6"/>
    <w:rsid w:val="000B2CF5"/>
    <w:rsid w:val="000B32B0"/>
    <w:rsid w:val="000B345E"/>
    <w:rsid w:val="000B3914"/>
    <w:rsid w:val="000B394F"/>
    <w:rsid w:val="000B4135"/>
    <w:rsid w:val="000B6637"/>
    <w:rsid w:val="000B68C5"/>
    <w:rsid w:val="000B694B"/>
    <w:rsid w:val="000B76A2"/>
    <w:rsid w:val="000B7C9A"/>
    <w:rsid w:val="000C023D"/>
    <w:rsid w:val="000C061E"/>
    <w:rsid w:val="000C104B"/>
    <w:rsid w:val="000C1DC5"/>
    <w:rsid w:val="000C1F74"/>
    <w:rsid w:val="000C1FC1"/>
    <w:rsid w:val="000C24A2"/>
    <w:rsid w:val="000C4E4A"/>
    <w:rsid w:val="000C4F50"/>
    <w:rsid w:val="000C50FE"/>
    <w:rsid w:val="000C693D"/>
    <w:rsid w:val="000C6EAD"/>
    <w:rsid w:val="000C7850"/>
    <w:rsid w:val="000C79C3"/>
    <w:rsid w:val="000D064B"/>
    <w:rsid w:val="000D0E80"/>
    <w:rsid w:val="000D17C6"/>
    <w:rsid w:val="000D23FE"/>
    <w:rsid w:val="000D258C"/>
    <w:rsid w:val="000D286A"/>
    <w:rsid w:val="000D2BA0"/>
    <w:rsid w:val="000D31D2"/>
    <w:rsid w:val="000D3921"/>
    <w:rsid w:val="000D3B37"/>
    <w:rsid w:val="000D5474"/>
    <w:rsid w:val="000D5CF5"/>
    <w:rsid w:val="000D6D76"/>
    <w:rsid w:val="000D73B8"/>
    <w:rsid w:val="000D73B9"/>
    <w:rsid w:val="000D75A6"/>
    <w:rsid w:val="000E08C8"/>
    <w:rsid w:val="000E0A45"/>
    <w:rsid w:val="000E1179"/>
    <w:rsid w:val="000E1336"/>
    <w:rsid w:val="000E14F9"/>
    <w:rsid w:val="000E2121"/>
    <w:rsid w:val="000E26C2"/>
    <w:rsid w:val="000E3124"/>
    <w:rsid w:val="000E35CC"/>
    <w:rsid w:val="000E3940"/>
    <w:rsid w:val="000E3ACC"/>
    <w:rsid w:val="000E3E2D"/>
    <w:rsid w:val="000E47EA"/>
    <w:rsid w:val="000E4801"/>
    <w:rsid w:val="000E4CAC"/>
    <w:rsid w:val="000E517D"/>
    <w:rsid w:val="000E568F"/>
    <w:rsid w:val="000E591B"/>
    <w:rsid w:val="000E6983"/>
    <w:rsid w:val="000E709B"/>
    <w:rsid w:val="000E7168"/>
    <w:rsid w:val="000E71B1"/>
    <w:rsid w:val="000E723F"/>
    <w:rsid w:val="000E7CC9"/>
    <w:rsid w:val="000E7D54"/>
    <w:rsid w:val="000F01C3"/>
    <w:rsid w:val="000F06BD"/>
    <w:rsid w:val="000F253B"/>
    <w:rsid w:val="000F297C"/>
    <w:rsid w:val="000F3003"/>
    <w:rsid w:val="000F3AAB"/>
    <w:rsid w:val="000F4E34"/>
    <w:rsid w:val="000F5011"/>
    <w:rsid w:val="000F56CD"/>
    <w:rsid w:val="000F624D"/>
    <w:rsid w:val="000F70DB"/>
    <w:rsid w:val="000F737F"/>
    <w:rsid w:val="000F7511"/>
    <w:rsid w:val="00100020"/>
    <w:rsid w:val="0010047A"/>
    <w:rsid w:val="00100D94"/>
    <w:rsid w:val="00100EDB"/>
    <w:rsid w:val="00100FCE"/>
    <w:rsid w:val="00101054"/>
    <w:rsid w:val="00101135"/>
    <w:rsid w:val="00101E95"/>
    <w:rsid w:val="00101F96"/>
    <w:rsid w:val="00103490"/>
    <w:rsid w:val="00103699"/>
    <w:rsid w:val="00104865"/>
    <w:rsid w:val="001051B2"/>
    <w:rsid w:val="00105ADD"/>
    <w:rsid w:val="0010605A"/>
    <w:rsid w:val="00110EF8"/>
    <w:rsid w:val="0011125B"/>
    <w:rsid w:val="001117CC"/>
    <w:rsid w:val="00111BC2"/>
    <w:rsid w:val="0011200C"/>
    <w:rsid w:val="0011200D"/>
    <w:rsid w:val="00115D92"/>
    <w:rsid w:val="0011628C"/>
    <w:rsid w:val="001165EC"/>
    <w:rsid w:val="001167AC"/>
    <w:rsid w:val="00116864"/>
    <w:rsid w:val="00116956"/>
    <w:rsid w:val="00116B4D"/>
    <w:rsid w:val="00116E1B"/>
    <w:rsid w:val="0011717D"/>
    <w:rsid w:val="00117821"/>
    <w:rsid w:val="00117DB2"/>
    <w:rsid w:val="001204D7"/>
    <w:rsid w:val="001205B3"/>
    <w:rsid w:val="00120DCD"/>
    <w:rsid w:val="00121196"/>
    <w:rsid w:val="001214B8"/>
    <w:rsid w:val="00122CEC"/>
    <w:rsid w:val="00122E3E"/>
    <w:rsid w:val="00122F86"/>
    <w:rsid w:val="0012406D"/>
    <w:rsid w:val="0012413E"/>
    <w:rsid w:val="00124388"/>
    <w:rsid w:val="0012446E"/>
    <w:rsid w:val="0012595F"/>
    <w:rsid w:val="0012650E"/>
    <w:rsid w:val="0012729C"/>
    <w:rsid w:val="00127447"/>
    <w:rsid w:val="001275B1"/>
    <w:rsid w:val="00127B06"/>
    <w:rsid w:val="00127CBC"/>
    <w:rsid w:val="00127E68"/>
    <w:rsid w:val="00130541"/>
    <w:rsid w:val="0013075D"/>
    <w:rsid w:val="0013083C"/>
    <w:rsid w:val="00130E4D"/>
    <w:rsid w:val="001314CB"/>
    <w:rsid w:val="00131B3D"/>
    <w:rsid w:val="00132582"/>
    <w:rsid w:val="00132989"/>
    <w:rsid w:val="001335E0"/>
    <w:rsid w:val="00133757"/>
    <w:rsid w:val="0013483E"/>
    <w:rsid w:val="00135724"/>
    <w:rsid w:val="00135CFE"/>
    <w:rsid w:val="00135F6D"/>
    <w:rsid w:val="00136678"/>
    <w:rsid w:val="001370E2"/>
    <w:rsid w:val="00137571"/>
    <w:rsid w:val="00137FE3"/>
    <w:rsid w:val="00140250"/>
    <w:rsid w:val="00140A83"/>
    <w:rsid w:val="0014252D"/>
    <w:rsid w:val="001428D0"/>
    <w:rsid w:val="00142D19"/>
    <w:rsid w:val="001437C9"/>
    <w:rsid w:val="001439A8"/>
    <w:rsid w:val="001439DB"/>
    <w:rsid w:val="00143B40"/>
    <w:rsid w:val="001448CB"/>
    <w:rsid w:val="0014581B"/>
    <w:rsid w:val="00145EEC"/>
    <w:rsid w:val="00145F6B"/>
    <w:rsid w:val="00146719"/>
    <w:rsid w:val="0014690E"/>
    <w:rsid w:val="00146EC8"/>
    <w:rsid w:val="00150C77"/>
    <w:rsid w:val="00151E16"/>
    <w:rsid w:val="00151FAA"/>
    <w:rsid w:val="00152765"/>
    <w:rsid w:val="00152B6C"/>
    <w:rsid w:val="00152D60"/>
    <w:rsid w:val="00152E7A"/>
    <w:rsid w:val="00153902"/>
    <w:rsid w:val="0015485B"/>
    <w:rsid w:val="00155560"/>
    <w:rsid w:val="00155ED5"/>
    <w:rsid w:val="0015607C"/>
    <w:rsid w:val="00156540"/>
    <w:rsid w:val="00156BE2"/>
    <w:rsid w:val="001570AC"/>
    <w:rsid w:val="00157139"/>
    <w:rsid w:val="001571DE"/>
    <w:rsid w:val="0015733C"/>
    <w:rsid w:val="00157411"/>
    <w:rsid w:val="00157BF2"/>
    <w:rsid w:val="00160F8E"/>
    <w:rsid w:val="001619AB"/>
    <w:rsid w:val="00161B56"/>
    <w:rsid w:val="00162450"/>
    <w:rsid w:val="00162B2B"/>
    <w:rsid w:val="00162CE5"/>
    <w:rsid w:val="00163430"/>
    <w:rsid w:val="00163530"/>
    <w:rsid w:val="001639A8"/>
    <w:rsid w:val="00163D28"/>
    <w:rsid w:val="00163DB7"/>
    <w:rsid w:val="00163F85"/>
    <w:rsid w:val="0016442D"/>
    <w:rsid w:val="00165880"/>
    <w:rsid w:val="00167047"/>
    <w:rsid w:val="001671A6"/>
    <w:rsid w:val="00167282"/>
    <w:rsid w:val="00167CD0"/>
    <w:rsid w:val="00167E60"/>
    <w:rsid w:val="001701E2"/>
    <w:rsid w:val="0017041C"/>
    <w:rsid w:val="00170B83"/>
    <w:rsid w:val="00170BEA"/>
    <w:rsid w:val="00171A2A"/>
    <w:rsid w:val="00171C50"/>
    <w:rsid w:val="001727C5"/>
    <w:rsid w:val="00172AFA"/>
    <w:rsid w:val="0017317A"/>
    <w:rsid w:val="001733D2"/>
    <w:rsid w:val="00173448"/>
    <w:rsid w:val="001735AC"/>
    <w:rsid w:val="00173C64"/>
    <w:rsid w:val="00173E49"/>
    <w:rsid w:val="00174360"/>
    <w:rsid w:val="00174552"/>
    <w:rsid w:val="00174E47"/>
    <w:rsid w:val="0017502C"/>
    <w:rsid w:val="001763D5"/>
    <w:rsid w:val="00176D67"/>
    <w:rsid w:val="00176DF4"/>
    <w:rsid w:val="00176FCB"/>
    <w:rsid w:val="0017721E"/>
    <w:rsid w:val="001805FE"/>
    <w:rsid w:val="001812C4"/>
    <w:rsid w:val="001825C0"/>
    <w:rsid w:val="00183808"/>
    <w:rsid w:val="00183810"/>
    <w:rsid w:val="00186D80"/>
    <w:rsid w:val="00186F48"/>
    <w:rsid w:val="00190600"/>
    <w:rsid w:val="0019146C"/>
    <w:rsid w:val="0019161D"/>
    <w:rsid w:val="00191BFD"/>
    <w:rsid w:val="00191D4B"/>
    <w:rsid w:val="00191F0A"/>
    <w:rsid w:val="00192AEB"/>
    <w:rsid w:val="00192B15"/>
    <w:rsid w:val="00192E57"/>
    <w:rsid w:val="0019317C"/>
    <w:rsid w:val="00193908"/>
    <w:rsid w:val="00194340"/>
    <w:rsid w:val="00194528"/>
    <w:rsid w:val="00194815"/>
    <w:rsid w:val="00194A82"/>
    <w:rsid w:val="00194CA6"/>
    <w:rsid w:val="00195780"/>
    <w:rsid w:val="001959DF"/>
    <w:rsid w:val="00195E96"/>
    <w:rsid w:val="001960C7"/>
    <w:rsid w:val="00196BBE"/>
    <w:rsid w:val="00196D9D"/>
    <w:rsid w:val="0019787C"/>
    <w:rsid w:val="001A0B14"/>
    <w:rsid w:val="001A0B78"/>
    <w:rsid w:val="001A1337"/>
    <w:rsid w:val="001A1EAB"/>
    <w:rsid w:val="001A246D"/>
    <w:rsid w:val="001A28E1"/>
    <w:rsid w:val="001A30EB"/>
    <w:rsid w:val="001A3200"/>
    <w:rsid w:val="001A40EB"/>
    <w:rsid w:val="001A4A3F"/>
    <w:rsid w:val="001A4C04"/>
    <w:rsid w:val="001A4E31"/>
    <w:rsid w:val="001A5207"/>
    <w:rsid w:val="001A5294"/>
    <w:rsid w:val="001A53AF"/>
    <w:rsid w:val="001A5654"/>
    <w:rsid w:val="001A6DD5"/>
    <w:rsid w:val="001A7054"/>
    <w:rsid w:val="001A7877"/>
    <w:rsid w:val="001B0101"/>
    <w:rsid w:val="001B0801"/>
    <w:rsid w:val="001B0FF0"/>
    <w:rsid w:val="001B2858"/>
    <w:rsid w:val="001B2D19"/>
    <w:rsid w:val="001B356B"/>
    <w:rsid w:val="001B4832"/>
    <w:rsid w:val="001B483F"/>
    <w:rsid w:val="001B48D0"/>
    <w:rsid w:val="001B5381"/>
    <w:rsid w:val="001B577A"/>
    <w:rsid w:val="001B6C36"/>
    <w:rsid w:val="001B6D08"/>
    <w:rsid w:val="001B78FF"/>
    <w:rsid w:val="001C06F7"/>
    <w:rsid w:val="001C12BF"/>
    <w:rsid w:val="001C1548"/>
    <w:rsid w:val="001C1C7B"/>
    <w:rsid w:val="001C1E72"/>
    <w:rsid w:val="001C2643"/>
    <w:rsid w:val="001C2669"/>
    <w:rsid w:val="001C3068"/>
    <w:rsid w:val="001C314E"/>
    <w:rsid w:val="001C33DE"/>
    <w:rsid w:val="001C3C49"/>
    <w:rsid w:val="001C438C"/>
    <w:rsid w:val="001C4CB0"/>
    <w:rsid w:val="001C4EB0"/>
    <w:rsid w:val="001C52D2"/>
    <w:rsid w:val="001C5B52"/>
    <w:rsid w:val="001C63E1"/>
    <w:rsid w:val="001C6A68"/>
    <w:rsid w:val="001C734F"/>
    <w:rsid w:val="001C76FF"/>
    <w:rsid w:val="001C7EF4"/>
    <w:rsid w:val="001C7F13"/>
    <w:rsid w:val="001D0352"/>
    <w:rsid w:val="001D0965"/>
    <w:rsid w:val="001D0E26"/>
    <w:rsid w:val="001D2058"/>
    <w:rsid w:val="001D278A"/>
    <w:rsid w:val="001D302C"/>
    <w:rsid w:val="001D3E19"/>
    <w:rsid w:val="001D40EA"/>
    <w:rsid w:val="001D435E"/>
    <w:rsid w:val="001D49E8"/>
    <w:rsid w:val="001D4A0E"/>
    <w:rsid w:val="001D7604"/>
    <w:rsid w:val="001D7951"/>
    <w:rsid w:val="001E063D"/>
    <w:rsid w:val="001E0DF4"/>
    <w:rsid w:val="001E11B2"/>
    <w:rsid w:val="001E1366"/>
    <w:rsid w:val="001E1EDD"/>
    <w:rsid w:val="001E2900"/>
    <w:rsid w:val="001E2BA3"/>
    <w:rsid w:val="001E2FD1"/>
    <w:rsid w:val="001E4284"/>
    <w:rsid w:val="001E4B9B"/>
    <w:rsid w:val="001E6EAE"/>
    <w:rsid w:val="001F04E2"/>
    <w:rsid w:val="001F05A4"/>
    <w:rsid w:val="001F14C7"/>
    <w:rsid w:val="001F19B6"/>
    <w:rsid w:val="001F1F04"/>
    <w:rsid w:val="001F2296"/>
    <w:rsid w:val="001F2C09"/>
    <w:rsid w:val="001F3D08"/>
    <w:rsid w:val="001F42C1"/>
    <w:rsid w:val="001F5C10"/>
    <w:rsid w:val="001F6EF0"/>
    <w:rsid w:val="001F7B65"/>
    <w:rsid w:val="00200B21"/>
    <w:rsid w:val="00201A68"/>
    <w:rsid w:val="00202238"/>
    <w:rsid w:val="00202760"/>
    <w:rsid w:val="00202C04"/>
    <w:rsid w:val="00202C99"/>
    <w:rsid w:val="0020435F"/>
    <w:rsid w:val="002043C0"/>
    <w:rsid w:val="00205F4E"/>
    <w:rsid w:val="00206CCE"/>
    <w:rsid w:val="00206F49"/>
    <w:rsid w:val="00207FFB"/>
    <w:rsid w:val="00210224"/>
    <w:rsid w:val="0021139A"/>
    <w:rsid w:val="00212185"/>
    <w:rsid w:val="00212E17"/>
    <w:rsid w:val="0021319E"/>
    <w:rsid w:val="002140BE"/>
    <w:rsid w:val="00214214"/>
    <w:rsid w:val="00214654"/>
    <w:rsid w:val="00214C53"/>
    <w:rsid w:val="0021578B"/>
    <w:rsid w:val="00215E0D"/>
    <w:rsid w:val="00215EEF"/>
    <w:rsid w:val="0022005A"/>
    <w:rsid w:val="0022053C"/>
    <w:rsid w:val="00220FA6"/>
    <w:rsid w:val="00221ABF"/>
    <w:rsid w:val="00221D69"/>
    <w:rsid w:val="00222204"/>
    <w:rsid w:val="00222295"/>
    <w:rsid w:val="00222530"/>
    <w:rsid w:val="00223CD9"/>
    <w:rsid w:val="00223E4F"/>
    <w:rsid w:val="00223F55"/>
    <w:rsid w:val="00225A71"/>
    <w:rsid w:val="00226584"/>
    <w:rsid w:val="00226FB4"/>
    <w:rsid w:val="00227577"/>
    <w:rsid w:val="00227B0D"/>
    <w:rsid w:val="002300BA"/>
    <w:rsid w:val="002310A5"/>
    <w:rsid w:val="0023118F"/>
    <w:rsid w:val="00231202"/>
    <w:rsid w:val="002314A1"/>
    <w:rsid w:val="002314CB"/>
    <w:rsid w:val="00231C25"/>
    <w:rsid w:val="00232C2D"/>
    <w:rsid w:val="002332B7"/>
    <w:rsid w:val="00233430"/>
    <w:rsid w:val="00233535"/>
    <w:rsid w:val="002335DF"/>
    <w:rsid w:val="002337D8"/>
    <w:rsid w:val="00233873"/>
    <w:rsid w:val="00233AB8"/>
    <w:rsid w:val="00233BDB"/>
    <w:rsid w:val="00233FAD"/>
    <w:rsid w:val="002352BF"/>
    <w:rsid w:val="002359E9"/>
    <w:rsid w:val="00237485"/>
    <w:rsid w:val="0023769B"/>
    <w:rsid w:val="00237FC8"/>
    <w:rsid w:val="00240116"/>
    <w:rsid w:val="00240EED"/>
    <w:rsid w:val="00241573"/>
    <w:rsid w:val="00241A35"/>
    <w:rsid w:val="00241AB7"/>
    <w:rsid w:val="00241B63"/>
    <w:rsid w:val="00241BCD"/>
    <w:rsid w:val="002424DE"/>
    <w:rsid w:val="00242CC3"/>
    <w:rsid w:val="002431A4"/>
    <w:rsid w:val="0024408C"/>
    <w:rsid w:val="00245377"/>
    <w:rsid w:val="002457A9"/>
    <w:rsid w:val="00245F03"/>
    <w:rsid w:val="00245F5B"/>
    <w:rsid w:val="002460BD"/>
    <w:rsid w:val="00246E33"/>
    <w:rsid w:val="0025007B"/>
    <w:rsid w:val="00250404"/>
    <w:rsid w:val="00250AD3"/>
    <w:rsid w:val="002510F1"/>
    <w:rsid w:val="00251B4A"/>
    <w:rsid w:val="00251D6F"/>
    <w:rsid w:val="002522DF"/>
    <w:rsid w:val="00252E02"/>
    <w:rsid w:val="00253185"/>
    <w:rsid w:val="002537A5"/>
    <w:rsid w:val="00254A48"/>
    <w:rsid w:val="00255913"/>
    <w:rsid w:val="002559F2"/>
    <w:rsid w:val="002565FD"/>
    <w:rsid w:val="0025680A"/>
    <w:rsid w:val="00256F51"/>
    <w:rsid w:val="00257BC8"/>
    <w:rsid w:val="002624C4"/>
    <w:rsid w:val="00264884"/>
    <w:rsid w:val="00264900"/>
    <w:rsid w:val="00264B13"/>
    <w:rsid w:val="00264C92"/>
    <w:rsid w:val="00264CF4"/>
    <w:rsid w:val="002655A0"/>
    <w:rsid w:val="00265720"/>
    <w:rsid w:val="00265B5D"/>
    <w:rsid w:val="00265FA3"/>
    <w:rsid w:val="00266A8B"/>
    <w:rsid w:val="00266C18"/>
    <w:rsid w:val="00266F3C"/>
    <w:rsid w:val="00270350"/>
    <w:rsid w:val="002709B9"/>
    <w:rsid w:val="002711A1"/>
    <w:rsid w:val="002711D1"/>
    <w:rsid w:val="00271E28"/>
    <w:rsid w:val="002731FC"/>
    <w:rsid w:val="00273216"/>
    <w:rsid w:val="002737E9"/>
    <w:rsid w:val="00273A9A"/>
    <w:rsid w:val="00273B5B"/>
    <w:rsid w:val="00275A24"/>
    <w:rsid w:val="00275BB2"/>
    <w:rsid w:val="00276442"/>
    <w:rsid w:val="002768E6"/>
    <w:rsid w:val="00276FE0"/>
    <w:rsid w:val="002773D1"/>
    <w:rsid w:val="0027754C"/>
    <w:rsid w:val="00277EE8"/>
    <w:rsid w:val="00277FCB"/>
    <w:rsid w:val="00280016"/>
    <w:rsid w:val="00280053"/>
    <w:rsid w:val="0028009B"/>
    <w:rsid w:val="0028071F"/>
    <w:rsid w:val="00281294"/>
    <w:rsid w:val="00281C32"/>
    <w:rsid w:val="002820A3"/>
    <w:rsid w:val="00282573"/>
    <w:rsid w:val="002827D3"/>
    <w:rsid w:val="00282841"/>
    <w:rsid w:val="0028294E"/>
    <w:rsid w:val="00285280"/>
    <w:rsid w:val="00285582"/>
    <w:rsid w:val="00285CE1"/>
    <w:rsid w:val="00285DA8"/>
    <w:rsid w:val="002864B4"/>
    <w:rsid w:val="0028666E"/>
    <w:rsid w:val="00286EA0"/>
    <w:rsid w:val="002879D5"/>
    <w:rsid w:val="00287B1E"/>
    <w:rsid w:val="002900F4"/>
    <w:rsid w:val="00290278"/>
    <w:rsid w:val="002903AD"/>
    <w:rsid w:val="0029242E"/>
    <w:rsid w:val="002927AB"/>
    <w:rsid w:val="002928F4"/>
    <w:rsid w:val="00293542"/>
    <w:rsid w:val="002938E5"/>
    <w:rsid w:val="00294909"/>
    <w:rsid w:val="00294EAC"/>
    <w:rsid w:val="0029661D"/>
    <w:rsid w:val="00296EAA"/>
    <w:rsid w:val="00297031"/>
    <w:rsid w:val="00297EB0"/>
    <w:rsid w:val="00297F22"/>
    <w:rsid w:val="002A06EB"/>
    <w:rsid w:val="002A0703"/>
    <w:rsid w:val="002A07D2"/>
    <w:rsid w:val="002A09D7"/>
    <w:rsid w:val="002A0BF0"/>
    <w:rsid w:val="002A0ED0"/>
    <w:rsid w:val="002A1555"/>
    <w:rsid w:val="002A160A"/>
    <w:rsid w:val="002A1AE9"/>
    <w:rsid w:val="002A2642"/>
    <w:rsid w:val="002A3C04"/>
    <w:rsid w:val="002A3CF0"/>
    <w:rsid w:val="002A4855"/>
    <w:rsid w:val="002A4B3B"/>
    <w:rsid w:val="002A4D93"/>
    <w:rsid w:val="002A50C0"/>
    <w:rsid w:val="002A510D"/>
    <w:rsid w:val="002A55A9"/>
    <w:rsid w:val="002A59D1"/>
    <w:rsid w:val="002A7203"/>
    <w:rsid w:val="002A7DC4"/>
    <w:rsid w:val="002B00C7"/>
    <w:rsid w:val="002B0182"/>
    <w:rsid w:val="002B01A7"/>
    <w:rsid w:val="002B1DD2"/>
    <w:rsid w:val="002B2556"/>
    <w:rsid w:val="002B2ADC"/>
    <w:rsid w:val="002B2CFB"/>
    <w:rsid w:val="002B462D"/>
    <w:rsid w:val="002B4A8E"/>
    <w:rsid w:val="002B4E8F"/>
    <w:rsid w:val="002B5397"/>
    <w:rsid w:val="002B56B4"/>
    <w:rsid w:val="002B5AAC"/>
    <w:rsid w:val="002B6367"/>
    <w:rsid w:val="002B6519"/>
    <w:rsid w:val="002B6578"/>
    <w:rsid w:val="002B65C7"/>
    <w:rsid w:val="002B67DC"/>
    <w:rsid w:val="002B6DF5"/>
    <w:rsid w:val="002B7E96"/>
    <w:rsid w:val="002C10CA"/>
    <w:rsid w:val="002C13C1"/>
    <w:rsid w:val="002C1EF0"/>
    <w:rsid w:val="002C22A8"/>
    <w:rsid w:val="002C2DCA"/>
    <w:rsid w:val="002C2EE5"/>
    <w:rsid w:val="002C3CA4"/>
    <w:rsid w:val="002C51ED"/>
    <w:rsid w:val="002C55FA"/>
    <w:rsid w:val="002C5DE4"/>
    <w:rsid w:val="002C70C5"/>
    <w:rsid w:val="002C7606"/>
    <w:rsid w:val="002C7810"/>
    <w:rsid w:val="002D03EF"/>
    <w:rsid w:val="002D067D"/>
    <w:rsid w:val="002D07FD"/>
    <w:rsid w:val="002D0961"/>
    <w:rsid w:val="002D1487"/>
    <w:rsid w:val="002D18EB"/>
    <w:rsid w:val="002D21D9"/>
    <w:rsid w:val="002D2529"/>
    <w:rsid w:val="002D2D61"/>
    <w:rsid w:val="002D310B"/>
    <w:rsid w:val="002D36FB"/>
    <w:rsid w:val="002D4601"/>
    <w:rsid w:val="002D4C46"/>
    <w:rsid w:val="002D4EA5"/>
    <w:rsid w:val="002D5116"/>
    <w:rsid w:val="002D563F"/>
    <w:rsid w:val="002D5864"/>
    <w:rsid w:val="002D595A"/>
    <w:rsid w:val="002D5D86"/>
    <w:rsid w:val="002D5FA0"/>
    <w:rsid w:val="002D660C"/>
    <w:rsid w:val="002D797A"/>
    <w:rsid w:val="002E0202"/>
    <w:rsid w:val="002E11BD"/>
    <w:rsid w:val="002E1E2B"/>
    <w:rsid w:val="002E1EB6"/>
    <w:rsid w:val="002E2FFA"/>
    <w:rsid w:val="002E3937"/>
    <w:rsid w:val="002E39D4"/>
    <w:rsid w:val="002E47AE"/>
    <w:rsid w:val="002E524E"/>
    <w:rsid w:val="002E5BAD"/>
    <w:rsid w:val="002E6241"/>
    <w:rsid w:val="002E63F9"/>
    <w:rsid w:val="002E67E8"/>
    <w:rsid w:val="002E6A0C"/>
    <w:rsid w:val="002E6FCB"/>
    <w:rsid w:val="002E7CBE"/>
    <w:rsid w:val="002F0769"/>
    <w:rsid w:val="002F0FDA"/>
    <w:rsid w:val="002F12ED"/>
    <w:rsid w:val="002F1393"/>
    <w:rsid w:val="002F238C"/>
    <w:rsid w:val="002F2FB9"/>
    <w:rsid w:val="002F3010"/>
    <w:rsid w:val="002F32CA"/>
    <w:rsid w:val="002F33CA"/>
    <w:rsid w:val="002F3571"/>
    <w:rsid w:val="002F47E9"/>
    <w:rsid w:val="002F4999"/>
    <w:rsid w:val="002F4D2D"/>
    <w:rsid w:val="002F6953"/>
    <w:rsid w:val="002F6F29"/>
    <w:rsid w:val="002F74C5"/>
    <w:rsid w:val="003002BB"/>
    <w:rsid w:val="00300452"/>
    <w:rsid w:val="00302663"/>
    <w:rsid w:val="00302820"/>
    <w:rsid w:val="00302FC0"/>
    <w:rsid w:val="00303056"/>
    <w:rsid w:val="00303C26"/>
    <w:rsid w:val="00303C84"/>
    <w:rsid w:val="00303FBF"/>
    <w:rsid w:val="00304D51"/>
    <w:rsid w:val="00305748"/>
    <w:rsid w:val="00305E84"/>
    <w:rsid w:val="00305EF7"/>
    <w:rsid w:val="003066B5"/>
    <w:rsid w:val="00306B15"/>
    <w:rsid w:val="00306D7C"/>
    <w:rsid w:val="0030723D"/>
    <w:rsid w:val="00307308"/>
    <w:rsid w:val="003076BC"/>
    <w:rsid w:val="00310838"/>
    <w:rsid w:val="003108B0"/>
    <w:rsid w:val="00310CE1"/>
    <w:rsid w:val="00310CEC"/>
    <w:rsid w:val="003110F1"/>
    <w:rsid w:val="0031199F"/>
    <w:rsid w:val="00311AFD"/>
    <w:rsid w:val="00312288"/>
    <w:rsid w:val="00312C9C"/>
    <w:rsid w:val="00312FD3"/>
    <w:rsid w:val="003132E0"/>
    <w:rsid w:val="00313AA7"/>
    <w:rsid w:val="003142C9"/>
    <w:rsid w:val="0031443B"/>
    <w:rsid w:val="003145CF"/>
    <w:rsid w:val="0031498A"/>
    <w:rsid w:val="0031626F"/>
    <w:rsid w:val="0031651E"/>
    <w:rsid w:val="00316D57"/>
    <w:rsid w:val="00316DA4"/>
    <w:rsid w:val="003173C0"/>
    <w:rsid w:val="00317444"/>
    <w:rsid w:val="003175FB"/>
    <w:rsid w:val="00317A5B"/>
    <w:rsid w:val="00321187"/>
    <w:rsid w:val="003221E7"/>
    <w:rsid w:val="0032374B"/>
    <w:rsid w:val="003259E9"/>
    <w:rsid w:val="003279A7"/>
    <w:rsid w:val="003304F6"/>
    <w:rsid w:val="00330643"/>
    <w:rsid w:val="0033076E"/>
    <w:rsid w:val="00330CFF"/>
    <w:rsid w:val="00331BC6"/>
    <w:rsid w:val="00331FF5"/>
    <w:rsid w:val="0033260A"/>
    <w:rsid w:val="0033323A"/>
    <w:rsid w:val="0033362D"/>
    <w:rsid w:val="0033399A"/>
    <w:rsid w:val="00334167"/>
    <w:rsid w:val="00334187"/>
    <w:rsid w:val="00334BAD"/>
    <w:rsid w:val="00334D12"/>
    <w:rsid w:val="00334F64"/>
    <w:rsid w:val="003356DA"/>
    <w:rsid w:val="00335E54"/>
    <w:rsid w:val="0033670D"/>
    <w:rsid w:val="00337A17"/>
    <w:rsid w:val="00341BFC"/>
    <w:rsid w:val="003420DA"/>
    <w:rsid w:val="003425A4"/>
    <w:rsid w:val="00342721"/>
    <w:rsid w:val="003445C7"/>
    <w:rsid w:val="0034462D"/>
    <w:rsid w:val="00344661"/>
    <w:rsid w:val="00344D2B"/>
    <w:rsid w:val="00344EFA"/>
    <w:rsid w:val="00345BAC"/>
    <w:rsid w:val="003462A6"/>
    <w:rsid w:val="00347B9A"/>
    <w:rsid w:val="00347D06"/>
    <w:rsid w:val="00347E1D"/>
    <w:rsid w:val="0035069B"/>
    <w:rsid w:val="00350BE0"/>
    <w:rsid w:val="00350F28"/>
    <w:rsid w:val="0035100A"/>
    <w:rsid w:val="00351FFB"/>
    <w:rsid w:val="00352184"/>
    <w:rsid w:val="00352A94"/>
    <w:rsid w:val="0035305B"/>
    <w:rsid w:val="003537CB"/>
    <w:rsid w:val="00353D34"/>
    <w:rsid w:val="00354171"/>
    <w:rsid w:val="00354A57"/>
    <w:rsid w:val="003559C6"/>
    <w:rsid w:val="00355BB4"/>
    <w:rsid w:val="00355CD8"/>
    <w:rsid w:val="00355D4E"/>
    <w:rsid w:val="003562E4"/>
    <w:rsid w:val="0035660B"/>
    <w:rsid w:val="00356A80"/>
    <w:rsid w:val="00356E63"/>
    <w:rsid w:val="00357D4B"/>
    <w:rsid w:val="00357D95"/>
    <w:rsid w:val="00357E8B"/>
    <w:rsid w:val="00360A21"/>
    <w:rsid w:val="0036135C"/>
    <w:rsid w:val="003617D5"/>
    <w:rsid w:val="003618EC"/>
    <w:rsid w:val="00361927"/>
    <w:rsid w:val="00361A79"/>
    <w:rsid w:val="00362008"/>
    <w:rsid w:val="00362521"/>
    <w:rsid w:val="0036283D"/>
    <w:rsid w:val="00362A63"/>
    <w:rsid w:val="003632A1"/>
    <w:rsid w:val="0036330B"/>
    <w:rsid w:val="00363647"/>
    <w:rsid w:val="00363823"/>
    <w:rsid w:val="00363A83"/>
    <w:rsid w:val="00364159"/>
    <w:rsid w:val="00364430"/>
    <w:rsid w:val="00366BB9"/>
    <w:rsid w:val="00366CAD"/>
    <w:rsid w:val="0037084C"/>
    <w:rsid w:val="00370EE8"/>
    <w:rsid w:val="003712CD"/>
    <w:rsid w:val="003712F2"/>
    <w:rsid w:val="00371D51"/>
    <w:rsid w:val="003728A8"/>
    <w:rsid w:val="003737F0"/>
    <w:rsid w:val="00374889"/>
    <w:rsid w:val="00375265"/>
    <w:rsid w:val="0037583B"/>
    <w:rsid w:val="00375BD5"/>
    <w:rsid w:val="00375F27"/>
    <w:rsid w:val="00380F5A"/>
    <w:rsid w:val="003827A7"/>
    <w:rsid w:val="003839C3"/>
    <w:rsid w:val="003840F9"/>
    <w:rsid w:val="003843E9"/>
    <w:rsid w:val="003848E5"/>
    <w:rsid w:val="00385848"/>
    <w:rsid w:val="00386521"/>
    <w:rsid w:val="00386B5B"/>
    <w:rsid w:val="00387A38"/>
    <w:rsid w:val="00387BDF"/>
    <w:rsid w:val="00387D71"/>
    <w:rsid w:val="00387E3E"/>
    <w:rsid w:val="00391F00"/>
    <w:rsid w:val="003920BB"/>
    <w:rsid w:val="003931E7"/>
    <w:rsid w:val="003936C7"/>
    <w:rsid w:val="0039474C"/>
    <w:rsid w:val="003955E2"/>
    <w:rsid w:val="003958B6"/>
    <w:rsid w:val="00395A06"/>
    <w:rsid w:val="00397567"/>
    <w:rsid w:val="003976C1"/>
    <w:rsid w:val="00397E4A"/>
    <w:rsid w:val="00397F26"/>
    <w:rsid w:val="003A0628"/>
    <w:rsid w:val="003A08A7"/>
    <w:rsid w:val="003A0FF2"/>
    <w:rsid w:val="003A1412"/>
    <w:rsid w:val="003A2AE5"/>
    <w:rsid w:val="003A3151"/>
    <w:rsid w:val="003A3947"/>
    <w:rsid w:val="003A50C6"/>
    <w:rsid w:val="003A5334"/>
    <w:rsid w:val="003A5B19"/>
    <w:rsid w:val="003A5E8E"/>
    <w:rsid w:val="003A6B0D"/>
    <w:rsid w:val="003A70AF"/>
    <w:rsid w:val="003A7140"/>
    <w:rsid w:val="003A7649"/>
    <w:rsid w:val="003A7BED"/>
    <w:rsid w:val="003A7C35"/>
    <w:rsid w:val="003B093C"/>
    <w:rsid w:val="003B13CD"/>
    <w:rsid w:val="003B25C1"/>
    <w:rsid w:val="003B37B4"/>
    <w:rsid w:val="003B5554"/>
    <w:rsid w:val="003B5D4A"/>
    <w:rsid w:val="003B6890"/>
    <w:rsid w:val="003B7707"/>
    <w:rsid w:val="003C003C"/>
    <w:rsid w:val="003C0388"/>
    <w:rsid w:val="003C0471"/>
    <w:rsid w:val="003C05F4"/>
    <w:rsid w:val="003C0752"/>
    <w:rsid w:val="003C1607"/>
    <w:rsid w:val="003C16C3"/>
    <w:rsid w:val="003C170A"/>
    <w:rsid w:val="003C1915"/>
    <w:rsid w:val="003C22BD"/>
    <w:rsid w:val="003C26F9"/>
    <w:rsid w:val="003C3671"/>
    <w:rsid w:val="003C3DB5"/>
    <w:rsid w:val="003C4035"/>
    <w:rsid w:val="003C4BC2"/>
    <w:rsid w:val="003C5148"/>
    <w:rsid w:val="003C51EE"/>
    <w:rsid w:val="003C58E3"/>
    <w:rsid w:val="003C62C9"/>
    <w:rsid w:val="003C716C"/>
    <w:rsid w:val="003D0C41"/>
    <w:rsid w:val="003D0F66"/>
    <w:rsid w:val="003D11CD"/>
    <w:rsid w:val="003D1861"/>
    <w:rsid w:val="003D26BD"/>
    <w:rsid w:val="003D2CAC"/>
    <w:rsid w:val="003D346A"/>
    <w:rsid w:val="003D555C"/>
    <w:rsid w:val="003D559F"/>
    <w:rsid w:val="003D6355"/>
    <w:rsid w:val="003D6647"/>
    <w:rsid w:val="003D6648"/>
    <w:rsid w:val="003D66A6"/>
    <w:rsid w:val="003D6ACB"/>
    <w:rsid w:val="003D6D87"/>
    <w:rsid w:val="003D7B59"/>
    <w:rsid w:val="003D7B97"/>
    <w:rsid w:val="003D7D5F"/>
    <w:rsid w:val="003E240E"/>
    <w:rsid w:val="003E337C"/>
    <w:rsid w:val="003E39E2"/>
    <w:rsid w:val="003E3BDA"/>
    <w:rsid w:val="003E42CA"/>
    <w:rsid w:val="003E42CD"/>
    <w:rsid w:val="003E43F1"/>
    <w:rsid w:val="003E4F50"/>
    <w:rsid w:val="003E757C"/>
    <w:rsid w:val="003F0608"/>
    <w:rsid w:val="003F0DFE"/>
    <w:rsid w:val="003F0EBA"/>
    <w:rsid w:val="003F144A"/>
    <w:rsid w:val="003F1AE0"/>
    <w:rsid w:val="003F2308"/>
    <w:rsid w:val="003F3F89"/>
    <w:rsid w:val="003F5207"/>
    <w:rsid w:val="003F5BD5"/>
    <w:rsid w:val="003F5E08"/>
    <w:rsid w:val="003F6073"/>
    <w:rsid w:val="003F61A7"/>
    <w:rsid w:val="003F6303"/>
    <w:rsid w:val="003F6611"/>
    <w:rsid w:val="003F7022"/>
    <w:rsid w:val="003F7E68"/>
    <w:rsid w:val="004006D3"/>
    <w:rsid w:val="00400909"/>
    <w:rsid w:val="00400AF0"/>
    <w:rsid w:val="00401576"/>
    <w:rsid w:val="004027FC"/>
    <w:rsid w:val="00402E77"/>
    <w:rsid w:val="00402F06"/>
    <w:rsid w:val="00403598"/>
    <w:rsid w:val="00403A2F"/>
    <w:rsid w:val="00403F7C"/>
    <w:rsid w:val="004043E9"/>
    <w:rsid w:val="00404533"/>
    <w:rsid w:val="004050B5"/>
    <w:rsid w:val="0040554B"/>
    <w:rsid w:val="00405733"/>
    <w:rsid w:val="00405DC7"/>
    <w:rsid w:val="00406260"/>
    <w:rsid w:val="004070A0"/>
    <w:rsid w:val="004071A5"/>
    <w:rsid w:val="004076A0"/>
    <w:rsid w:val="004076BF"/>
    <w:rsid w:val="004102B2"/>
    <w:rsid w:val="00410430"/>
    <w:rsid w:val="0041060A"/>
    <w:rsid w:val="00410816"/>
    <w:rsid w:val="004109B7"/>
    <w:rsid w:val="00410E21"/>
    <w:rsid w:val="00410F72"/>
    <w:rsid w:val="00411148"/>
    <w:rsid w:val="00411B3E"/>
    <w:rsid w:val="004120FE"/>
    <w:rsid w:val="00412D80"/>
    <w:rsid w:val="00414C63"/>
    <w:rsid w:val="00415265"/>
    <w:rsid w:val="004161C2"/>
    <w:rsid w:val="004163B0"/>
    <w:rsid w:val="00416681"/>
    <w:rsid w:val="00417080"/>
    <w:rsid w:val="0041735B"/>
    <w:rsid w:val="0042014B"/>
    <w:rsid w:val="00420391"/>
    <w:rsid w:val="00420CD5"/>
    <w:rsid w:val="00422730"/>
    <w:rsid w:val="0042292A"/>
    <w:rsid w:val="0042347C"/>
    <w:rsid w:val="00424A27"/>
    <w:rsid w:val="00425403"/>
    <w:rsid w:val="00425763"/>
    <w:rsid w:val="0042608F"/>
    <w:rsid w:val="00426125"/>
    <w:rsid w:val="00426474"/>
    <w:rsid w:val="00426BD8"/>
    <w:rsid w:val="00430FD4"/>
    <w:rsid w:val="00431760"/>
    <w:rsid w:val="00431785"/>
    <w:rsid w:val="0043181B"/>
    <w:rsid w:val="00431A75"/>
    <w:rsid w:val="00432366"/>
    <w:rsid w:val="0043284D"/>
    <w:rsid w:val="004338DC"/>
    <w:rsid w:val="004339B7"/>
    <w:rsid w:val="004340F1"/>
    <w:rsid w:val="0043531B"/>
    <w:rsid w:val="00435548"/>
    <w:rsid w:val="00435B8E"/>
    <w:rsid w:val="00436F8A"/>
    <w:rsid w:val="0043705D"/>
    <w:rsid w:val="00440093"/>
    <w:rsid w:val="004400D1"/>
    <w:rsid w:val="004404DE"/>
    <w:rsid w:val="0044050C"/>
    <w:rsid w:val="00440B1F"/>
    <w:rsid w:val="00441657"/>
    <w:rsid w:val="004419A1"/>
    <w:rsid w:val="00441B01"/>
    <w:rsid w:val="00441E30"/>
    <w:rsid w:val="004428C4"/>
    <w:rsid w:val="00442C2C"/>
    <w:rsid w:val="00442C87"/>
    <w:rsid w:val="00443B4B"/>
    <w:rsid w:val="0044414D"/>
    <w:rsid w:val="00444FD9"/>
    <w:rsid w:val="00445123"/>
    <w:rsid w:val="00446F81"/>
    <w:rsid w:val="00450DBF"/>
    <w:rsid w:val="004513BF"/>
    <w:rsid w:val="00451C7A"/>
    <w:rsid w:val="004524FB"/>
    <w:rsid w:val="00453218"/>
    <w:rsid w:val="00453CEA"/>
    <w:rsid w:val="00454359"/>
    <w:rsid w:val="00455DE3"/>
    <w:rsid w:val="004562D7"/>
    <w:rsid w:val="0045654F"/>
    <w:rsid w:val="004566C6"/>
    <w:rsid w:val="00456A2A"/>
    <w:rsid w:val="004574CA"/>
    <w:rsid w:val="0046014B"/>
    <w:rsid w:val="00462571"/>
    <w:rsid w:val="00462C45"/>
    <w:rsid w:val="004630EC"/>
    <w:rsid w:val="0046458B"/>
    <w:rsid w:val="004648C9"/>
    <w:rsid w:val="00464AAF"/>
    <w:rsid w:val="00464E24"/>
    <w:rsid w:val="0046502F"/>
    <w:rsid w:val="004652B8"/>
    <w:rsid w:val="0046542B"/>
    <w:rsid w:val="0046626D"/>
    <w:rsid w:val="0046686C"/>
    <w:rsid w:val="004677AA"/>
    <w:rsid w:val="0046799A"/>
    <w:rsid w:val="00470193"/>
    <w:rsid w:val="0047078E"/>
    <w:rsid w:val="00470FE9"/>
    <w:rsid w:val="00471030"/>
    <w:rsid w:val="004710A2"/>
    <w:rsid w:val="0047178A"/>
    <w:rsid w:val="0047210F"/>
    <w:rsid w:val="00472596"/>
    <w:rsid w:val="00472725"/>
    <w:rsid w:val="004733FD"/>
    <w:rsid w:val="00473B51"/>
    <w:rsid w:val="00473F83"/>
    <w:rsid w:val="00473FCC"/>
    <w:rsid w:val="0047413D"/>
    <w:rsid w:val="00474551"/>
    <w:rsid w:val="004748C1"/>
    <w:rsid w:val="00474BDC"/>
    <w:rsid w:val="00474E61"/>
    <w:rsid w:val="00475493"/>
    <w:rsid w:val="00475706"/>
    <w:rsid w:val="004758DB"/>
    <w:rsid w:val="00475BE5"/>
    <w:rsid w:val="00475D84"/>
    <w:rsid w:val="004760F3"/>
    <w:rsid w:val="0047679E"/>
    <w:rsid w:val="00480DCC"/>
    <w:rsid w:val="0048164C"/>
    <w:rsid w:val="00481BBB"/>
    <w:rsid w:val="00481E00"/>
    <w:rsid w:val="0048226E"/>
    <w:rsid w:val="00482925"/>
    <w:rsid w:val="00482BE4"/>
    <w:rsid w:val="00483316"/>
    <w:rsid w:val="00483377"/>
    <w:rsid w:val="004833D2"/>
    <w:rsid w:val="0048357D"/>
    <w:rsid w:val="00483983"/>
    <w:rsid w:val="00484876"/>
    <w:rsid w:val="00484E2E"/>
    <w:rsid w:val="0048506D"/>
    <w:rsid w:val="004851CE"/>
    <w:rsid w:val="00485359"/>
    <w:rsid w:val="00486517"/>
    <w:rsid w:val="00487AF1"/>
    <w:rsid w:val="0049012F"/>
    <w:rsid w:val="004901D7"/>
    <w:rsid w:val="00490231"/>
    <w:rsid w:val="00490A1C"/>
    <w:rsid w:val="00490B2F"/>
    <w:rsid w:val="004915B6"/>
    <w:rsid w:val="004916F7"/>
    <w:rsid w:val="0049179A"/>
    <w:rsid w:val="0049255D"/>
    <w:rsid w:val="004929DD"/>
    <w:rsid w:val="00492E17"/>
    <w:rsid w:val="004932F7"/>
    <w:rsid w:val="00494381"/>
    <w:rsid w:val="0049470F"/>
    <w:rsid w:val="004947C4"/>
    <w:rsid w:val="004954E7"/>
    <w:rsid w:val="004A0CCE"/>
    <w:rsid w:val="004A13E9"/>
    <w:rsid w:val="004A1CB6"/>
    <w:rsid w:val="004A2E26"/>
    <w:rsid w:val="004A30AD"/>
    <w:rsid w:val="004A3AC1"/>
    <w:rsid w:val="004A3B7B"/>
    <w:rsid w:val="004A3E9F"/>
    <w:rsid w:val="004A4FB4"/>
    <w:rsid w:val="004A5C6A"/>
    <w:rsid w:val="004A616B"/>
    <w:rsid w:val="004A6243"/>
    <w:rsid w:val="004B1274"/>
    <w:rsid w:val="004B1FC9"/>
    <w:rsid w:val="004B28D5"/>
    <w:rsid w:val="004B3860"/>
    <w:rsid w:val="004B40A1"/>
    <w:rsid w:val="004B421D"/>
    <w:rsid w:val="004B617B"/>
    <w:rsid w:val="004B6181"/>
    <w:rsid w:val="004B6BC3"/>
    <w:rsid w:val="004B6F18"/>
    <w:rsid w:val="004B718B"/>
    <w:rsid w:val="004B7F82"/>
    <w:rsid w:val="004C15E7"/>
    <w:rsid w:val="004C1673"/>
    <w:rsid w:val="004C2FBA"/>
    <w:rsid w:val="004C3304"/>
    <w:rsid w:val="004C3524"/>
    <w:rsid w:val="004C3F73"/>
    <w:rsid w:val="004C4154"/>
    <w:rsid w:val="004C4D03"/>
    <w:rsid w:val="004C534B"/>
    <w:rsid w:val="004C5532"/>
    <w:rsid w:val="004C561E"/>
    <w:rsid w:val="004C5ECC"/>
    <w:rsid w:val="004C6F94"/>
    <w:rsid w:val="004C7109"/>
    <w:rsid w:val="004D027E"/>
    <w:rsid w:val="004D1DBB"/>
    <w:rsid w:val="004D2302"/>
    <w:rsid w:val="004D2409"/>
    <w:rsid w:val="004D2996"/>
    <w:rsid w:val="004D2CA8"/>
    <w:rsid w:val="004D3C53"/>
    <w:rsid w:val="004D3C93"/>
    <w:rsid w:val="004D45FB"/>
    <w:rsid w:val="004D47E1"/>
    <w:rsid w:val="004D483E"/>
    <w:rsid w:val="004D544E"/>
    <w:rsid w:val="004D581C"/>
    <w:rsid w:val="004D5E1A"/>
    <w:rsid w:val="004D61B5"/>
    <w:rsid w:val="004D6CD6"/>
    <w:rsid w:val="004D733E"/>
    <w:rsid w:val="004D79A8"/>
    <w:rsid w:val="004D7C8A"/>
    <w:rsid w:val="004E0861"/>
    <w:rsid w:val="004E09C9"/>
    <w:rsid w:val="004E0AB6"/>
    <w:rsid w:val="004E0AB9"/>
    <w:rsid w:val="004E13AC"/>
    <w:rsid w:val="004E20CD"/>
    <w:rsid w:val="004E3672"/>
    <w:rsid w:val="004E4489"/>
    <w:rsid w:val="004E5126"/>
    <w:rsid w:val="004E52CD"/>
    <w:rsid w:val="004E53FD"/>
    <w:rsid w:val="004E5410"/>
    <w:rsid w:val="004E5445"/>
    <w:rsid w:val="004E73B5"/>
    <w:rsid w:val="004E7DE0"/>
    <w:rsid w:val="004F0CA6"/>
    <w:rsid w:val="004F19A4"/>
    <w:rsid w:val="004F2069"/>
    <w:rsid w:val="004F27A1"/>
    <w:rsid w:val="004F28E4"/>
    <w:rsid w:val="004F2B12"/>
    <w:rsid w:val="004F2E68"/>
    <w:rsid w:val="004F30DD"/>
    <w:rsid w:val="004F3109"/>
    <w:rsid w:val="004F3449"/>
    <w:rsid w:val="004F4268"/>
    <w:rsid w:val="004F4CF2"/>
    <w:rsid w:val="004F5867"/>
    <w:rsid w:val="004F5C80"/>
    <w:rsid w:val="004F7075"/>
    <w:rsid w:val="004F7722"/>
    <w:rsid w:val="004F7896"/>
    <w:rsid w:val="005004B1"/>
    <w:rsid w:val="0050092B"/>
    <w:rsid w:val="00500DBD"/>
    <w:rsid w:val="00500E68"/>
    <w:rsid w:val="005011B8"/>
    <w:rsid w:val="0050165F"/>
    <w:rsid w:val="00501EA8"/>
    <w:rsid w:val="00502A8F"/>
    <w:rsid w:val="00502EEB"/>
    <w:rsid w:val="0050345F"/>
    <w:rsid w:val="00503A5C"/>
    <w:rsid w:val="00503FA4"/>
    <w:rsid w:val="00505172"/>
    <w:rsid w:val="00505C50"/>
    <w:rsid w:val="00506D7A"/>
    <w:rsid w:val="00507E06"/>
    <w:rsid w:val="00510087"/>
    <w:rsid w:val="005100F1"/>
    <w:rsid w:val="00510DC2"/>
    <w:rsid w:val="00510F44"/>
    <w:rsid w:val="0051187C"/>
    <w:rsid w:val="00511B54"/>
    <w:rsid w:val="00511C58"/>
    <w:rsid w:val="00511EAD"/>
    <w:rsid w:val="005123FC"/>
    <w:rsid w:val="00513009"/>
    <w:rsid w:val="00513EB1"/>
    <w:rsid w:val="005142DF"/>
    <w:rsid w:val="00514539"/>
    <w:rsid w:val="00514641"/>
    <w:rsid w:val="00514B8B"/>
    <w:rsid w:val="00514E6E"/>
    <w:rsid w:val="00515039"/>
    <w:rsid w:val="00515925"/>
    <w:rsid w:val="0051597E"/>
    <w:rsid w:val="00515D50"/>
    <w:rsid w:val="00515FBB"/>
    <w:rsid w:val="0051647E"/>
    <w:rsid w:val="00516849"/>
    <w:rsid w:val="00516AF3"/>
    <w:rsid w:val="0051716F"/>
    <w:rsid w:val="005203D8"/>
    <w:rsid w:val="00521004"/>
    <w:rsid w:val="005210E3"/>
    <w:rsid w:val="005212B3"/>
    <w:rsid w:val="00521637"/>
    <w:rsid w:val="00524448"/>
    <w:rsid w:val="00526240"/>
    <w:rsid w:val="0052769B"/>
    <w:rsid w:val="00527750"/>
    <w:rsid w:val="00530538"/>
    <w:rsid w:val="005305C2"/>
    <w:rsid w:val="00530A71"/>
    <w:rsid w:val="00531106"/>
    <w:rsid w:val="00531745"/>
    <w:rsid w:val="00531B0C"/>
    <w:rsid w:val="00532ACF"/>
    <w:rsid w:val="005349A9"/>
    <w:rsid w:val="00535A07"/>
    <w:rsid w:val="00535A7A"/>
    <w:rsid w:val="00535F14"/>
    <w:rsid w:val="00536B15"/>
    <w:rsid w:val="00537786"/>
    <w:rsid w:val="00540974"/>
    <w:rsid w:val="00541168"/>
    <w:rsid w:val="00541AD5"/>
    <w:rsid w:val="00541B5C"/>
    <w:rsid w:val="00541CB2"/>
    <w:rsid w:val="00542CFA"/>
    <w:rsid w:val="00542EF8"/>
    <w:rsid w:val="0054323A"/>
    <w:rsid w:val="00543862"/>
    <w:rsid w:val="0054488E"/>
    <w:rsid w:val="00544BBD"/>
    <w:rsid w:val="00545AB5"/>
    <w:rsid w:val="00545D6D"/>
    <w:rsid w:val="00545FC7"/>
    <w:rsid w:val="00546AB1"/>
    <w:rsid w:val="00550B9C"/>
    <w:rsid w:val="005519FF"/>
    <w:rsid w:val="00552525"/>
    <w:rsid w:val="00552661"/>
    <w:rsid w:val="00552D04"/>
    <w:rsid w:val="00552EF2"/>
    <w:rsid w:val="00553181"/>
    <w:rsid w:val="00553469"/>
    <w:rsid w:val="00553544"/>
    <w:rsid w:val="00553E5B"/>
    <w:rsid w:val="00554071"/>
    <w:rsid w:val="005547FE"/>
    <w:rsid w:val="00554D8A"/>
    <w:rsid w:val="005554F1"/>
    <w:rsid w:val="00556C2C"/>
    <w:rsid w:val="00561315"/>
    <w:rsid w:val="00562375"/>
    <w:rsid w:val="005627B9"/>
    <w:rsid w:val="00563285"/>
    <w:rsid w:val="005640E4"/>
    <w:rsid w:val="005641C8"/>
    <w:rsid w:val="0056437A"/>
    <w:rsid w:val="005645A2"/>
    <w:rsid w:val="00564AA0"/>
    <w:rsid w:val="00565116"/>
    <w:rsid w:val="005653CA"/>
    <w:rsid w:val="0056594A"/>
    <w:rsid w:val="00566B69"/>
    <w:rsid w:val="00566BBE"/>
    <w:rsid w:val="00566C4B"/>
    <w:rsid w:val="005675B4"/>
    <w:rsid w:val="005679BD"/>
    <w:rsid w:val="00567A49"/>
    <w:rsid w:val="00570035"/>
    <w:rsid w:val="00570ED3"/>
    <w:rsid w:val="00571FD6"/>
    <w:rsid w:val="00572168"/>
    <w:rsid w:val="005723D5"/>
    <w:rsid w:val="00572FF0"/>
    <w:rsid w:val="005734C3"/>
    <w:rsid w:val="00573774"/>
    <w:rsid w:val="00573F5B"/>
    <w:rsid w:val="0057424D"/>
    <w:rsid w:val="005746BE"/>
    <w:rsid w:val="005746EA"/>
    <w:rsid w:val="005749B9"/>
    <w:rsid w:val="00574AFE"/>
    <w:rsid w:val="00575755"/>
    <w:rsid w:val="00575C3F"/>
    <w:rsid w:val="005762B2"/>
    <w:rsid w:val="0057642B"/>
    <w:rsid w:val="00576FB4"/>
    <w:rsid w:val="00577004"/>
    <w:rsid w:val="005778D3"/>
    <w:rsid w:val="00577CFA"/>
    <w:rsid w:val="0058066F"/>
    <w:rsid w:val="005806CF"/>
    <w:rsid w:val="005808FE"/>
    <w:rsid w:val="00580A49"/>
    <w:rsid w:val="00581D70"/>
    <w:rsid w:val="00582829"/>
    <w:rsid w:val="00582C26"/>
    <w:rsid w:val="005831AC"/>
    <w:rsid w:val="00583E17"/>
    <w:rsid w:val="00583EF7"/>
    <w:rsid w:val="005844FC"/>
    <w:rsid w:val="00584711"/>
    <w:rsid w:val="005854D5"/>
    <w:rsid w:val="00585B09"/>
    <w:rsid w:val="00585C9E"/>
    <w:rsid w:val="00586447"/>
    <w:rsid w:val="00587044"/>
    <w:rsid w:val="0058725C"/>
    <w:rsid w:val="00590728"/>
    <w:rsid w:val="00590B6B"/>
    <w:rsid w:val="00590D06"/>
    <w:rsid w:val="00591380"/>
    <w:rsid w:val="0059203A"/>
    <w:rsid w:val="00592E9A"/>
    <w:rsid w:val="00593491"/>
    <w:rsid w:val="00593ECA"/>
    <w:rsid w:val="005943FF"/>
    <w:rsid w:val="005946B4"/>
    <w:rsid w:val="00594D45"/>
    <w:rsid w:val="0059549F"/>
    <w:rsid w:val="005954C5"/>
    <w:rsid w:val="005965B7"/>
    <w:rsid w:val="00596CDA"/>
    <w:rsid w:val="00597698"/>
    <w:rsid w:val="00597C44"/>
    <w:rsid w:val="005A03FB"/>
    <w:rsid w:val="005A072C"/>
    <w:rsid w:val="005A0836"/>
    <w:rsid w:val="005A0921"/>
    <w:rsid w:val="005A09DE"/>
    <w:rsid w:val="005A0EED"/>
    <w:rsid w:val="005A1297"/>
    <w:rsid w:val="005A154B"/>
    <w:rsid w:val="005A1E35"/>
    <w:rsid w:val="005A22C8"/>
    <w:rsid w:val="005A330C"/>
    <w:rsid w:val="005A3460"/>
    <w:rsid w:val="005A360B"/>
    <w:rsid w:val="005A3D53"/>
    <w:rsid w:val="005A3FD6"/>
    <w:rsid w:val="005A462B"/>
    <w:rsid w:val="005A5296"/>
    <w:rsid w:val="005A5625"/>
    <w:rsid w:val="005A576E"/>
    <w:rsid w:val="005A5F24"/>
    <w:rsid w:val="005A64BD"/>
    <w:rsid w:val="005A6F65"/>
    <w:rsid w:val="005A751A"/>
    <w:rsid w:val="005A77B3"/>
    <w:rsid w:val="005A7B03"/>
    <w:rsid w:val="005B080B"/>
    <w:rsid w:val="005B11AB"/>
    <w:rsid w:val="005B2A8F"/>
    <w:rsid w:val="005B3787"/>
    <w:rsid w:val="005B3A44"/>
    <w:rsid w:val="005B45B2"/>
    <w:rsid w:val="005B523F"/>
    <w:rsid w:val="005B6593"/>
    <w:rsid w:val="005B69A9"/>
    <w:rsid w:val="005B6AC7"/>
    <w:rsid w:val="005B7661"/>
    <w:rsid w:val="005B787B"/>
    <w:rsid w:val="005B799C"/>
    <w:rsid w:val="005C063B"/>
    <w:rsid w:val="005C0C24"/>
    <w:rsid w:val="005C13C3"/>
    <w:rsid w:val="005C3395"/>
    <w:rsid w:val="005C375A"/>
    <w:rsid w:val="005C39A3"/>
    <w:rsid w:val="005C4005"/>
    <w:rsid w:val="005C4287"/>
    <w:rsid w:val="005C431A"/>
    <w:rsid w:val="005C4424"/>
    <w:rsid w:val="005C5017"/>
    <w:rsid w:val="005C6066"/>
    <w:rsid w:val="005C633E"/>
    <w:rsid w:val="005C639E"/>
    <w:rsid w:val="005C69BF"/>
    <w:rsid w:val="005C7C9E"/>
    <w:rsid w:val="005C7E75"/>
    <w:rsid w:val="005D1159"/>
    <w:rsid w:val="005D1507"/>
    <w:rsid w:val="005D1B3D"/>
    <w:rsid w:val="005D2486"/>
    <w:rsid w:val="005D2B51"/>
    <w:rsid w:val="005D339D"/>
    <w:rsid w:val="005D3AD0"/>
    <w:rsid w:val="005D49E8"/>
    <w:rsid w:val="005D5235"/>
    <w:rsid w:val="005D530E"/>
    <w:rsid w:val="005D58E2"/>
    <w:rsid w:val="005D6212"/>
    <w:rsid w:val="005D72C0"/>
    <w:rsid w:val="005D73E2"/>
    <w:rsid w:val="005D75D2"/>
    <w:rsid w:val="005D7AC7"/>
    <w:rsid w:val="005D7E40"/>
    <w:rsid w:val="005E009E"/>
    <w:rsid w:val="005E0502"/>
    <w:rsid w:val="005E0E03"/>
    <w:rsid w:val="005E119E"/>
    <w:rsid w:val="005E1307"/>
    <w:rsid w:val="005E1396"/>
    <w:rsid w:val="005E1CDD"/>
    <w:rsid w:val="005E1FD6"/>
    <w:rsid w:val="005E280C"/>
    <w:rsid w:val="005E2AE8"/>
    <w:rsid w:val="005E2E29"/>
    <w:rsid w:val="005E33F6"/>
    <w:rsid w:val="005E3660"/>
    <w:rsid w:val="005E4AFE"/>
    <w:rsid w:val="005E5BE9"/>
    <w:rsid w:val="005E636A"/>
    <w:rsid w:val="005E754E"/>
    <w:rsid w:val="005E771D"/>
    <w:rsid w:val="005F0C20"/>
    <w:rsid w:val="005F13A5"/>
    <w:rsid w:val="005F2230"/>
    <w:rsid w:val="005F26D5"/>
    <w:rsid w:val="005F29B4"/>
    <w:rsid w:val="005F2BFF"/>
    <w:rsid w:val="005F3040"/>
    <w:rsid w:val="005F42DF"/>
    <w:rsid w:val="005F46F1"/>
    <w:rsid w:val="005F5102"/>
    <w:rsid w:val="005F55E2"/>
    <w:rsid w:val="005F575C"/>
    <w:rsid w:val="005F5CC4"/>
    <w:rsid w:val="005F62F7"/>
    <w:rsid w:val="005F6A6F"/>
    <w:rsid w:val="005F72CF"/>
    <w:rsid w:val="00600CC5"/>
    <w:rsid w:val="00600CCF"/>
    <w:rsid w:val="00601038"/>
    <w:rsid w:val="00602B69"/>
    <w:rsid w:val="00602BAC"/>
    <w:rsid w:val="00602D4F"/>
    <w:rsid w:val="00602DB1"/>
    <w:rsid w:val="00604487"/>
    <w:rsid w:val="00604A83"/>
    <w:rsid w:val="00604C30"/>
    <w:rsid w:val="00605143"/>
    <w:rsid w:val="00606686"/>
    <w:rsid w:val="00607A37"/>
    <w:rsid w:val="006108AE"/>
    <w:rsid w:val="00611086"/>
    <w:rsid w:val="00611F28"/>
    <w:rsid w:val="006125F9"/>
    <w:rsid w:val="00612A93"/>
    <w:rsid w:val="00613582"/>
    <w:rsid w:val="0061452E"/>
    <w:rsid w:val="00614EF0"/>
    <w:rsid w:val="00616257"/>
    <w:rsid w:val="006165E8"/>
    <w:rsid w:val="00616D62"/>
    <w:rsid w:val="00617472"/>
    <w:rsid w:val="0061786E"/>
    <w:rsid w:val="00617DD2"/>
    <w:rsid w:val="0062022F"/>
    <w:rsid w:val="006203C7"/>
    <w:rsid w:val="006225D5"/>
    <w:rsid w:val="00622BFD"/>
    <w:rsid w:val="00623ACC"/>
    <w:rsid w:val="00623F85"/>
    <w:rsid w:val="006261C3"/>
    <w:rsid w:val="006263FF"/>
    <w:rsid w:val="00626E86"/>
    <w:rsid w:val="00626F0F"/>
    <w:rsid w:val="00627546"/>
    <w:rsid w:val="006278F3"/>
    <w:rsid w:val="00627B23"/>
    <w:rsid w:val="00627B29"/>
    <w:rsid w:val="0063109F"/>
    <w:rsid w:val="0063177D"/>
    <w:rsid w:val="00632158"/>
    <w:rsid w:val="006323CB"/>
    <w:rsid w:val="00632C43"/>
    <w:rsid w:val="00632DE5"/>
    <w:rsid w:val="00633809"/>
    <w:rsid w:val="00633CBB"/>
    <w:rsid w:val="00634AF0"/>
    <w:rsid w:val="0063526C"/>
    <w:rsid w:val="006362B9"/>
    <w:rsid w:val="00637002"/>
    <w:rsid w:val="0063709D"/>
    <w:rsid w:val="00637EFF"/>
    <w:rsid w:val="00637F80"/>
    <w:rsid w:val="00637FF0"/>
    <w:rsid w:val="0064070A"/>
    <w:rsid w:val="00640831"/>
    <w:rsid w:val="00640C79"/>
    <w:rsid w:val="00640CF6"/>
    <w:rsid w:val="00641083"/>
    <w:rsid w:val="00641754"/>
    <w:rsid w:val="0064178C"/>
    <w:rsid w:val="00641EDA"/>
    <w:rsid w:val="00641FC7"/>
    <w:rsid w:val="006438A2"/>
    <w:rsid w:val="00644EE2"/>
    <w:rsid w:val="006453D3"/>
    <w:rsid w:val="00645856"/>
    <w:rsid w:val="0064637B"/>
    <w:rsid w:val="0064696D"/>
    <w:rsid w:val="00646E9A"/>
    <w:rsid w:val="00646F61"/>
    <w:rsid w:val="0065058F"/>
    <w:rsid w:val="006508C3"/>
    <w:rsid w:val="00650BB2"/>
    <w:rsid w:val="00652008"/>
    <w:rsid w:val="0065236F"/>
    <w:rsid w:val="00652782"/>
    <w:rsid w:val="00653E1D"/>
    <w:rsid w:val="00654582"/>
    <w:rsid w:val="00654647"/>
    <w:rsid w:val="00654D18"/>
    <w:rsid w:val="00654F3B"/>
    <w:rsid w:val="006557B8"/>
    <w:rsid w:val="00656844"/>
    <w:rsid w:val="006568D2"/>
    <w:rsid w:val="00660174"/>
    <w:rsid w:val="0066037A"/>
    <w:rsid w:val="00660E83"/>
    <w:rsid w:val="00661887"/>
    <w:rsid w:val="006619EA"/>
    <w:rsid w:val="00662504"/>
    <w:rsid w:val="006629DB"/>
    <w:rsid w:val="00662E4B"/>
    <w:rsid w:val="00662F3D"/>
    <w:rsid w:val="00663093"/>
    <w:rsid w:val="00663770"/>
    <w:rsid w:val="00663C19"/>
    <w:rsid w:val="00664173"/>
    <w:rsid w:val="00664181"/>
    <w:rsid w:val="006655B9"/>
    <w:rsid w:val="0066653F"/>
    <w:rsid w:val="006668B1"/>
    <w:rsid w:val="00666EED"/>
    <w:rsid w:val="0066755C"/>
    <w:rsid w:val="00667767"/>
    <w:rsid w:val="0067014C"/>
    <w:rsid w:val="0067020D"/>
    <w:rsid w:val="0067075A"/>
    <w:rsid w:val="00670932"/>
    <w:rsid w:val="006713B5"/>
    <w:rsid w:val="006718A1"/>
    <w:rsid w:val="006726A6"/>
    <w:rsid w:val="006730B3"/>
    <w:rsid w:val="00673111"/>
    <w:rsid w:val="00673A54"/>
    <w:rsid w:val="00673C80"/>
    <w:rsid w:val="0067423C"/>
    <w:rsid w:val="00674722"/>
    <w:rsid w:val="00674942"/>
    <w:rsid w:val="00674D6A"/>
    <w:rsid w:val="00675540"/>
    <w:rsid w:val="00676667"/>
    <w:rsid w:val="00676B55"/>
    <w:rsid w:val="00676F77"/>
    <w:rsid w:val="00677FF3"/>
    <w:rsid w:val="006819E3"/>
    <w:rsid w:val="00681DD7"/>
    <w:rsid w:val="00682445"/>
    <w:rsid w:val="00682FFF"/>
    <w:rsid w:val="006839FE"/>
    <w:rsid w:val="00684BFA"/>
    <w:rsid w:val="00686691"/>
    <w:rsid w:val="0068764A"/>
    <w:rsid w:val="00687791"/>
    <w:rsid w:val="0068788F"/>
    <w:rsid w:val="00687C26"/>
    <w:rsid w:val="00687F94"/>
    <w:rsid w:val="00687FF6"/>
    <w:rsid w:val="0069031B"/>
    <w:rsid w:val="00690600"/>
    <w:rsid w:val="0069081D"/>
    <w:rsid w:val="00690FBC"/>
    <w:rsid w:val="00691D93"/>
    <w:rsid w:val="00692D24"/>
    <w:rsid w:val="0069378E"/>
    <w:rsid w:val="0069405D"/>
    <w:rsid w:val="006941C1"/>
    <w:rsid w:val="0069429C"/>
    <w:rsid w:val="00694403"/>
    <w:rsid w:val="006959FF"/>
    <w:rsid w:val="00696014"/>
    <w:rsid w:val="006960CF"/>
    <w:rsid w:val="00696E88"/>
    <w:rsid w:val="00697207"/>
    <w:rsid w:val="00697D9D"/>
    <w:rsid w:val="006A00F1"/>
    <w:rsid w:val="006A1B11"/>
    <w:rsid w:val="006A2164"/>
    <w:rsid w:val="006A33C2"/>
    <w:rsid w:val="006A42DF"/>
    <w:rsid w:val="006A5949"/>
    <w:rsid w:val="006A5B17"/>
    <w:rsid w:val="006A61CE"/>
    <w:rsid w:val="006A665D"/>
    <w:rsid w:val="006A7456"/>
    <w:rsid w:val="006A756E"/>
    <w:rsid w:val="006A7D9A"/>
    <w:rsid w:val="006A7E5C"/>
    <w:rsid w:val="006B0635"/>
    <w:rsid w:val="006B06EF"/>
    <w:rsid w:val="006B0984"/>
    <w:rsid w:val="006B11BA"/>
    <w:rsid w:val="006B1C2D"/>
    <w:rsid w:val="006B1C54"/>
    <w:rsid w:val="006B2851"/>
    <w:rsid w:val="006B2BC7"/>
    <w:rsid w:val="006B3259"/>
    <w:rsid w:val="006B35F1"/>
    <w:rsid w:val="006B3989"/>
    <w:rsid w:val="006B4867"/>
    <w:rsid w:val="006B4A91"/>
    <w:rsid w:val="006B53E3"/>
    <w:rsid w:val="006B68D1"/>
    <w:rsid w:val="006B6B5D"/>
    <w:rsid w:val="006B6B9C"/>
    <w:rsid w:val="006B763C"/>
    <w:rsid w:val="006C05ED"/>
    <w:rsid w:val="006C0695"/>
    <w:rsid w:val="006C0C5D"/>
    <w:rsid w:val="006C142B"/>
    <w:rsid w:val="006C1C88"/>
    <w:rsid w:val="006C2A7F"/>
    <w:rsid w:val="006C3067"/>
    <w:rsid w:val="006C3143"/>
    <w:rsid w:val="006C3450"/>
    <w:rsid w:val="006C3902"/>
    <w:rsid w:val="006C40BE"/>
    <w:rsid w:val="006C410D"/>
    <w:rsid w:val="006C4261"/>
    <w:rsid w:val="006C4D34"/>
    <w:rsid w:val="006C4FF0"/>
    <w:rsid w:val="006C56C7"/>
    <w:rsid w:val="006C5742"/>
    <w:rsid w:val="006C57BE"/>
    <w:rsid w:val="006C59FF"/>
    <w:rsid w:val="006C5B68"/>
    <w:rsid w:val="006C65FB"/>
    <w:rsid w:val="006D023E"/>
    <w:rsid w:val="006D0322"/>
    <w:rsid w:val="006D04D3"/>
    <w:rsid w:val="006D0D5B"/>
    <w:rsid w:val="006D2501"/>
    <w:rsid w:val="006D27D9"/>
    <w:rsid w:val="006D29A8"/>
    <w:rsid w:val="006D2B23"/>
    <w:rsid w:val="006D2FA3"/>
    <w:rsid w:val="006D3588"/>
    <w:rsid w:val="006D39B5"/>
    <w:rsid w:val="006D3BBD"/>
    <w:rsid w:val="006D5955"/>
    <w:rsid w:val="006D5B4A"/>
    <w:rsid w:val="006D657B"/>
    <w:rsid w:val="006D7F20"/>
    <w:rsid w:val="006E08EB"/>
    <w:rsid w:val="006E1AE2"/>
    <w:rsid w:val="006E1C9A"/>
    <w:rsid w:val="006E2152"/>
    <w:rsid w:val="006E2602"/>
    <w:rsid w:val="006E28AC"/>
    <w:rsid w:val="006E29F7"/>
    <w:rsid w:val="006E2C9D"/>
    <w:rsid w:val="006E3834"/>
    <w:rsid w:val="006E3FBA"/>
    <w:rsid w:val="006E4CDB"/>
    <w:rsid w:val="006E6616"/>
    <w:rsid w:val="006E67ED"/>
    <w:rsid w:val="006E6B52"/>
    <w:rsid w:val="006E6B70"/>
    <w:rsid w:val="006E6D88"/>
    <w:rsid w:val="006E713B"/>
    <w:rsid w:val="006E72C1"/>
    <w:rsid w:val="006E7BE2"/>
    <w:rsid w:val="006E7CF2"/>
    <w:rsid w:val="006F072C"/>
    <w:rsid w:val="006F17AC"/>
    <w:rsid w:val="006F1C35"/>
    <w:rsid w:val="006F28BA"/>
    <w:rsid w:val="006F2A83"/>
    <w:rsid w:val="006F2BCC"/>
    <w:rsid w:val="006F2D9E"/>
    <w:rsid w:val="006F30E6"/>
    <w:rsid w:val="006F3EDE"/>
    <w:rsid w:val="006F54D6"/>
    <w:rsid w:val="006F5E0F"/>
    <w:rsid w:val="006F62A9"/>
    <w:rsid w:val="006F62BC"/>
    <w:rsid w:val="006F665B"/>
    <w:rsid w:val="006F7471"/>
    <w:rsid w:val="006F751A"/>
    <w:rsid w:val="006F7700"/>
    <w:rsid w:val="006F7942"/>
    <w:rsid w:val="006F7C6E"/>
    <w:rsid w:val="006F7D35"/>
    <w:rsid w:val="00700A63"/>
    <w:rsid w:val="00700F3D"/>
    <w:rsid w:val="0070130D"/>
    <w:rsid w:val="00701EB9"/>
    <w:rsid w:val="00702F4F"/>
    <w:rsid w:val="00703080"/>
    <w:rsid w:val="0070313E"/>
    <w:rsid w:val="0070486A"/>
    <w:rsid w:val="0070541F"/>
    <w:rsid w:val="0070548E"/>
    <w:rsid w:val="0070573A"/>
    <w:rsid w:val="00705971"/>
    <w:rsid w:val="00705E11"/>
    <w:rsid w:val="00706816"/>
    <w:rsid w:val="00706C4A"/>
    <w:rsid w:val="00706EF3"/>
    <w:rsid w:val="00707C98"/>
    <w:rsid w:val="0071074A"/>
    <w:rsid w:val="0071079F"/>
    <w:rsid w:val="0071139E"/>
    <w:rsid w:val="007113DD"/>
    <w:rsid w:val="00712C9A"/>
    <w:rsid w:val="00713506"/>
    <w:rsid w:val="00713576"/>
    <w:rsid w:val="00714CE7"/>
    <w:rsid w:val="00714DB1"/>
    <w:rsid w:val="007151AB"/>
    <w:rsid w:val="00715890"/>
    <w:rsid w:val="00716751"/>
    <w:rsid w:val="00716A38"/>
    <w:rsid w:val="00720D49"/>
    <w:rsid w:val="00720F50"/>
    <w:rsid w:val="0072106D"/>
    <w:rsid w:val="00721328"/>
    <w:rsid w:val="00721C89"/>
    <w:rsid w:val="00723013"/>
    <w:rsid w:val="00723A67"/>
    <w:rsid w:val="00723B03"/>
    <w:rsid w:val="00724229"/>
    <w:rsid w:val="007243CA"/>
    <w:rsid w:val="007247DF"/>
    <w:rsid w:val="0072557C"/>
    <w:rsid w:val="00726083"/>
    <w:rsid w:val="0072674E"/>
    <w:rsid w:val="007275CA"/>
    <w:rsid w:val="007301B8"/>
    <w:rsid w:val="0073148C"/>
    <w:rsid w:val="0073331E"/>
    <w:rsid w:val="0073350C"/>
    <w:rsid w:val="00733625"/>
    <w:rsid w:val="0073369C"/>
    <w:rsid w:val="00734506"/>
    <w:rsid w:val="00734E69"/>
    <w:rsid w:val="00735950"/>
    <w:rsid w:val="00737FF7"/>
    <w:rsid w:val="00740515"/>
    <w:rsid w:val="00740DB1"/>
    <w:rsid w:val="00741067"/>
    <w:rsid w:val="00741921"/>
    <w:rsid w:val="00742427"/>
    <w:rsid w:val="00742822"/>
    <w:rsid w:val="00742B18"/>
    <w:rsid w:val="0074373E"/>
    <w:rsid w:val="00743948"/>
    <w:rsid w:val="007439DA"/>
    <w:rsid w:val="00743CBF"/>
    <w:rsid w:val="00743CE5"/>
    <w:rsid w:val="00743E86"/>
    <w:rsid w:val="00744476"/>
    <w:rsid w:val="00744A57"/>
    <w:rsid w:val="00745F75"/>
    <w:rsid w:val="00746273"/>
    <w:rsid w:val="00747796"/>
    <w:rsid w:val="007479ED"/>
    <w:rsid w:val="00747AEC"/>
    <w:rsid w:val="00747CDA"/>
    <w:rsid w:val="00750489"/>
    <w:rsid w:val="00750A20"/>
    <w:rsid w:val="00750DC1"/>
    <w:rsid w:val="007513E3"/>
    <w:rsid w:val="00751B78"/>
    <w:rsid w:val="00752812"/>
    <w:rsid w:val="00752D37"/>
    <w:rsid w:val="00752FAE"/>
    <w:rsid w:val="00753D17"/>
    <w:rsid w:val="007548F7"/>
    <w:rsid w:val="007551B5"/>
    <w:rsid w:val="00755810"/>
    <w:rsid w:val="00755A23"/>
    <w:rsid w:val="00755B7F"/>
    <w:rsid w:val="00756854"/>
    <w:rsid w:val="007570FE"/>
    <w:rsid w:val="00760B27"/>
    <w:rsid w:val="0076122E"/>
    <w:rsid w:val="0076126F"/>
    <w:rsid w:val="00761732"/>
    <w:rsid w:val="0076189A"/>
    <w:rsid w:val="0076202C"/>
    <w:rsid w:val="007625A5"/>
    <w:rsid w:val="00762A31"/>
    <w:rsid w:val="00762AC9"/>
    <w:rsid w:val="00762F98"/>
    <w:rsid w:val="0076375E"/>
    <w:rsid w:val="007643E0"/>
    <w:rsid w:val="007643FC"/>
    <w:rsid w:val="00764C2C"/>
    <w:rsid w:val="00764FE8"/>
    <w:rsid w:val="00765793"/>
    <w:rsid w:val="00766C22"/>
    <w:rsid w:val="00766F55"/>
    <w:rsid w:val="00767869"/>
    <w:rsid w:val="00767BEC"/>
    <w:rsid w:val="00767D12"/>
    <w:rsid w:val="00770154"/>
    <w:rsid w:val="007702D8"/>
    <w:rsid w:val="007706AE"/>
    <w:rsid w:val="00770F42"/>
    <w:rsid w:val="0077118C"/>
    <w:rsid w:val="00771B0F"/>
    <w:rsid w:val="00771E38"/>
    <w:rsid w:val="00772C07"/>
    <w:rsid w:val="00774489"/>
    <w:rsid w:val="00774823"/>
    <w:rsid w:val="00774F76"/>
    <w:rsid w:val="00775A0B"/>
    <w:rsid w:val="00776E29"/>
    <w:rsid w:val="0078052C"/>
    <w:rsid w:val="007816AC"/>
    <w:rsid w:val="00781E65"/>
    <w:rsid w:val="00782309"/>
    <w:rsid w:val="007824D7"/>
    <w:rsid w:val="00782CD9"/>
    <w:rsid w:val="007837EB"/>
    <w:rsid w:val="0078419A"/>
    <w:rsid w:val="00784743"/>
    <w:rsid w:val="00784BF7"/>
    <w:rsid w:val="00785100"/>
    <w:rsid w:val="007851EE"/>
    <w:rsid w:val="007876DE"/>
    <w:rsid w:val="007910C2"/>
    <w:rsid w:val="00791241"/>
    <w:rsid w:val="007918DA"/>
    <w:rsid w:val="007933D5"/>
    <w:rsid w:val="00793F60"/>
    <w:rsid w:val="00794310"/>
    <w:rsid w:val="0079495B"/>
    <w:rsid w:val="00794D3C"/>
    <w:rsid w:val="007954C5"/>
    <w:rsid w:val="007957FF"/>
    <w:rsid w:val="00795F46"/>
    <w:rsid w:val="0079649D"/>
    <w:rsid w:val="00796BEA"/>
    <w:rsid w:val="00797C8B"/>
    <w:rsid w:val="007A03DA"/>
    <w:rsid w:val="007A0451"/>
    <w:rsid w:val="007A096A"/>
    <w:rsid w:val="007A0BD3"/>
    <w:rsid w:val="007A14A5"/>
    <w:rsid w:val="007A25B9"/>
    <w:rsid w:val="007A2B02"/>
    <w:rsid w:val="007A2EE8"/>
    <w:rsid w:val="007A3DB1"/>
    <w:rsid w:val="007A426E"/>
    <w:rsid w:val="007A49F9"/>
    <w:rsid w:val="007A4D8C"/>
    <w:rsid w:val="007A5EDD"/>
    <w:rsid w:val="007A6041"/>
    <w:rsid w:val="007A621E"/>
    <w:rsid w:val="007A7009"/>
    <w:rsid w:val="007A760A"/>
    <w:rsid w:val="007A7ABC"/>
    <w:rsid w:val="007B109A"/>
    <w:rsid w:val="007B10CD"/>
    <w:rsid w:val="007B1142"/>
    <w:rsid w:val="007B310B"/>
    <w:rsid w:val="007B37E5"/>
    <w:rsid w:val="007B3D2A"/>
    <w:rsid w:val="007B3E18"/>
    <w:rsid w:val="007B3FF9"/>
    <w:rsid w:val="007B411D"/>
    <w:rsid w:val="007B4939"/>
    <w:rsid w:val="007B4B04"/>
    <w:rsid w:val="007B4DAB"/>
    <w:rsid w:val="007B565E"/>
    <w:rsid w:val="007B5E47"/>
    <w:rsid w:val="007B6FBC"/>
    <w:rsid w:val="007B70E4"/>
    <w:rsid w:val="007B791E"/>
    <w:rsid w:val="007B7922"/>
    <w:rsid w:val="007C0F09"/>
    <w:rsid w:val="007C1C86"/>
    <w:rsid w:val="007C1DE0"/>
    <w:rsid w:val="007C2E13"/>
    <w:rsid w:val="007C2F1E"/>
    <w:rsid w:val="007C2FDE"/>
    <w:rsid w:val="007C3E41"/>
    <w:rsid w:val="007C4135"/>
    <w:rsid w:val="007C4735"/>
    <w:rsid w:val="007C4B50"/>
    <w:rsid w:val="007C5428"/>
    <w:rsid w:val="007C66C0"/>
    <w:rsid w:val="007C6ECF"/>
    <w:rsid w:val="007C6EED"/>
    <w:rsid w:val="007C76B5"/>
    <w:rsid w:val="007C7B7D"/>
    <w:rsid w:val="007D069D"/>
    <w:rsid w:val="007D085B"/>
    <w:rsid w:val="007D113B"/>
    <w:rsid w:val="007D15FA"/>
    <w:rsid w:val="007D1771"/>
    <w:rsid w:val="007D1B21"/>
    <w:rsid w:val="007D24E3"/>
    <w:rsid w:val="007D2A37"/>
    <w:rsid w:val="007D2E18"/>
    <w:rsid w:val="007D3027"/>
    <w:rsid w:val="007D3A09"/>
    <w:rsid w:val="007D3AAD"/>
    <w:rsid w:val="007D409A"/>
    <w:rsid w:val="007D59BC"/>
    <w:rsid w:val="007D5B8D"/>
    <w:rsid w:val="007D5D78"/>
    <w:rsid w:val="007D75D5"/>
    <w:rsid w:val="007D7D17"/>
    <w:rsid w:val="007E0035"/>
    <w:rsid w:val="007E044C"/>
    <w:rsid w:val="007E09F4"/>
    <w:rsid w:val="007E1D87"/>
    <w:rsid w:val="007E1F12"/>
    <w:rsid w:val="007E1F85"/>
    <w:rsid w:val="007E29FE"/>
    <w:rsid w:val="007E2FEB"/>
    <w:rsid w:val="007E3103"/>
    <w:rsid w:val="007E3176"/>
    <w:rsid w:val="007E3686"/>
    <w:rsid w:val="007E3915"/>
    <w:rsid w:val="007E3CDA"/>
    <w:rsid w:val="007E3D80"/>
    <w:rsid w:val="007E445E"/>
    <w:rsid w:val="007E54D3"/>
    <w:rsid w:val="007E5EDD"/>
    <w:rsid w:val="007E72B8"/>
    <w:rsid w:val="007E7925"/>
    <w:rsid w:val="007F00FC"/>
    <w:rsid w:val="007F09F1"/>
    <w:rsid w:val="007F0FC7"/>
    <w:rsid w:val="007F1078"/>
    <w:rsid w:val="007F18AF"/>
    <w:rsid w:val="007F190D"/>
    <w:rsid w:val="007F1A3A"/>
    <w:rsid w:val="007F2209"/>
    <w:rsid w:val="007F4C1D"/>
    <w:rsid w:val="007F5A43"/>
    <w:rsid w:val="007F5BE9"/>
    <w:rsid w:val="007F5F92"/>
    <w:rsid w:val="007F5FC2"/>
    <w:rsid w:val="007F7133"/>
    <w:rsid w:val="007F7277"/>
    <w:rsid w:val="007F7BB3"/>
    <w:rsid w:val="008001CB"/>
    <w:rsid w:val="00800C70"/>
    <w:rsid w:val="008017F4"/>
    <w:rsid w:val="0080197A"/>
    <w:rsid w:val="00801E0C"/>
    <w:rsid w:val="00801FCA"/>
    <w:rsid w:val="00802B47"/>
    <w:rsid w:val="0080325B"/>
    <w:rsid w:val="008037A6"/>
    <w:rsid w:val="00803975"/>
    <w:rsid w:val="00803996"/>
    <w:rsid w:val="00804058"/>
    <w:rsid w:val="00805446"/>
    <w:rsid w:val="00805792"/>
    <w:rsid w:val="00805AF8"/>
    <w:rsid w:val="00805B2B"/>
    <w:rsid w:val="00805B6D"/>
    <w:rsid w:val="00805BB8"/>
    <w:rsid w:val="00805F0C"/>
    <w:rsid w:val="008064BC"/>
    <w:rsid w:val="00806550"/>
    <w:rsid w:val="00806B85"/>
    <w:rsid w:val="00806F83"/>
    <w:rsid w:val="0080739A"/>
    <w:rsid w:val="00807518"/>
    <w:rsid w:val="00807592"/>
    <w:rsid w:val="00810094"/>
    <w:rsid w:val="00810C3B"/>
    <w:rsid w:val="00811471"/>
    <w:rsid w:val="00811B55"/>
    <w:rsid w:val="00812108"/>
    <w:rsid w:val="0081227F"/>
    <w:rsid w:val="0081394B"/>
    <w:rsid w:val="00813980"/>
    <w:rsid w:val="00814072"/>
    <w:rsid w:val="00814886"/>
    <w:rsid w:val="00815FE8"/>
    <w:rsid w:val="0081609B"/>
    <w:rsid w:val="0081665C"/>
    <w:rsid w:val="00816D63"/>
    <w:rsid w:val="008170E7"/>
    <w:rsid w:val="008172CF"/>
    <w:rsid w:val="00817401"/>
    <w:rsid w:val="008176BC"/>
    <w:rsid w:val="00817B16"/>
    <w:rsid w:val="00817D04"/>
    <w:rsid w:val="00817D22"/>
    <w:rsid w:val="00817E11"/>
    <w:rsid w:val="008204D0"/>
    <w:rsid w:val="00822318"/>
    <w:rsid w:val="008228C5"/>
    <w:rsid w:val="00823408"/>
    <w:rsid w:val="00823ACF"/>
    <w:rsid w:val="00823D3D"/>
    <w:rsid w:val="00824423"/>
    <w:rsid w:val="00824803"/>
    <w:rsid w:val="00824E72"/>
    <w:rsid w:val="00824E82"/>
    <w:rsid w:val="00825208"/>
    <w:rsid w:val="008253A4"/>
    <w:rsid w:val="00825469"/>
    <w:rsid w:val="00825A25"/>
    <w:rsid w:val="00826536"/>
    <w:rsid w:val="008269F9"/>
    <w:rsid w:val="0082734B"/>
    <w:rsid w:val="008273FD"/>
    <w:rsid w:val="00827597"/>
    <w:rsid w:val="0082760A"/>
    <w:rsid w:val="00831275"/>
    <w:rsid w:val="0083196F"/>
    <w:rsid w:val="0083210B"/>
    <w:rsid w:val="00832F35"/>
    <w:rsid w:val="00833AE3"/>
    <w:rsid w:val="0083573F"/>
    <w:rsid w:val="008357D7"/>
    <w:rsid w:val="00835C47"/>
    <w:rsid w:val="008371FF"/>
    <w:rsid w:val="0083765E"/>
    <w:rsid w:val="00840011"/>
    <w:rsid w:val="0084009C"/>
    <w:rsid w:val="008402A7"/>
    <w:rsid w:val="008404A6"/>
    <w:rsid w:val="00840590"/>
    <w:rsid w:val="00840992"/>
    <w:rsid w:val="00841545"/>
    <w:rsid w:val="008415F4"/>
    <w:rsid w:val="008418E5"/>
    <w:rsid w:val="00842B3C"/>
    <w:rsid w:val="008435B0"/>
    <w:rsid w:val="00844420"/>
    <w:rsid w:val="00844702"/>
    <w:rsid w:val="00844941"/>
    <w:rsid w:val="00844FFE"/>
    <w:rsid w:val="00845437"/>
    <w:rsid w:val="00845820"/>
    <w:rsid w:val="008472CC"/>
    <w:rsid w:val="00847789"/>
    <w:rsid w:val="00847D12"/>
    <w:rsid w:val="00847DD8"/>
    <w:rsid w:val="00851B2C"/>
    <w:rsid w:val="0085257E"/>
    <w:rsid w:val="0085333F"/>
    <w:rsid w:val="00853AFA"/>
    <w:rsid w:val="008544AC"/>
    <w:rsid w:val="008547FF"/>
    <w:rsid w:val="00854DB0"/>
    <w:rsid w:val="0085506C"/>
    <w:rsid w:val="00855DB3"/>
    <w:rsid w:val="00855DFE"/>
    <w:rsid w:val="008561E1"/>
    <w:rsid w:val="0085663C"/>
    <w:rsid w:val="00856652"/>
    <w:rsid w:val="00856760"/>
    <w:rsid w:val="00856FBB"/>
    <w:rsid w:val="0085749C"/>
    <w:rsid w:val="008574B3"/>
    <w:rsid w:val="00857DE5"/>
    <w:rsid w:val="008604CC"/>
    <w:rsid w:val="00860659"/>
    <w:rsid w:val="0086078C"/>
    <w:rsid w:val="00860E74"/>
    <w:rsid w:val="0086137D"/>
    <w:rsid w:val="00862539"/>
    <w:rsid w:val="008628DD"/>
    <w:rsid w:val="008629FA"/>
    <w:rsid w:val="00862EB1"/>
    <w:rsid w:val="00863E4C"/>
    <w:rsid w:val="00864580"/>
    <w:rsid w:val="00864FD2"/>
    <w:rsid w:val="008669EC"/>
    <w:rsid w:val="00866DAE"/>
    <w:rsid w:val="00867793"/>
    <w:rsid w:val="008679CB"/>
    <w:rsid w:val="0087067B"/>
    <w:rsid w:val="00870CF5"/>
    <w:rsid w:val="00871057"/>
    <w:rsid w:val="008711CB"/>
    <w:rsid w:val="00871804"/>
    <w:rsid w:val="008720CA"/>
    <w:rsid w:val="008721F6"/>
    <w:rsid w:val="008722A1"/>
    <w:rsid w:val="008728A6"/>
    <w:rsid w:val="0087318E"/>
    <w:rsid w:val="00873B19"/>
    <w:rsid w:val="00873DB3"/>
    <w:rsid w:val="0087414B"/>
    <w:rsid w:val="00874836"/>
    <w:rsid w:val="00875F1C"/>
    <w:rsid w:val="008762C7"/>
    <w:rsid w:val="0087755E"/>
    <w:rsid w:val="00880234"/>
    <w:rsid w:val="00880484"/>
    <w:rsid w:val="0088059D"/>
    <w:rsid w:val="0088160A"/>
    <w:rsid w:val="00881944"/>
    <w:rsid w:val="00883A15"/>
    <w:rsid w:val="00883CA9"/>
    <w:rsid w:val="00883CD8"/>
    <w:rsid w:val="008841BA"/>
    <w:rsid w:val="0088465D"/>
    <w:rsid w:val="00884E58"/>
    <w:rsid w:val="0088511D"/>
    <w:rsid w:val="00885155"/>
    <w:rsid w:val="008852A7"/>
    <w:rsid w:val="00885518"/>
    <w:rsid w:val="00885B2B"/>
    <w:rsid w:val="00885CED"/>
    <w:rsid w:val="00885D1A"/>
    <w:rsid w:val="008861FD"/>
    <w:rsid w:val="00886350"/>
    <w:rsid w:val="0088656F"/>
    <w:rsid w:val="008875F8"/>
    <w:rsid w:val="00887983"/>
    <w:rsid w:val="00887C1C"/>
    <w:rsid w:val="00887EFA"/>
    <w:rsid w:val="00887FB5"/>
    <w:rsid w:val="00890711"/>
    <w:rsid w:val="00890ED2"/>
    <w:rsid w:val="008911A6"/>
    <w:rsid w:val="0089132C"/>
    <w:rsid w:val="008913A0"/>
    <w:rsid w:val="00892386"/>
    <w:rsid w:val="008928DB"/>
    <w:rsid w:val="00892D8F"/>
    <w:rsid w:val="00894313"/>
    <w:rsid w:val="0089471F"/>
    <w:rsid w:val="00894EC6"/>
    <w:rsid w:val="00895754"/>
    <w:rsid w:val="008965B0"/>
    <w:rsid w:val="0089667C"/>
    <w:rsid w:val="00896DAD"/>
    <w:rsid w:val="00897926"/>
    <w:rsid w:val="00897ABF"/>
    <w:rsid w:val="00897C59"/>
    <w:rsid w:val="008A0377"/>
    <w:rsid w:val="008A03D1"/>
    <w:rsid w:val="008A049E"/>
    <w:rsid w:val="008A0616"/>
    <w:rsid w:val="008A0A63"/>
    <w:rsid w:val="008A0C43"/>
    <w:rsid w:val="008A0D1F"/>
    <w:rsid w:val="008A138E"/>
    <w:rsid w:val="008A1423"/>
    <w:rsid w:val="008A1E38"/>
    <w:rsid w:val="008A2728"/>
    <w:rsid w:val="008A2730"/>
    <w:rsid w:val="008A2BB5"/>
    <w:rsid w:val="008A3005"/>
    <w:rsid w:val="008A3A60"/>
    <w:rsid w:val="008A4022"/>
    <w:rsid w:val="008A4E45"/>
    <w:rsid w:val="008A4FC3"/>
    <w:rsid w:val="008A51BA"/>
    <w:rsid w:val="008A51E0"/>
    <w:rsid w:val="008A5629"/>
    <w:rsid w:val="008A5691"/>
    <w:rsid w:val="008A585C"/>
    <w:rsid w:val="008A5C2B"/>
    <w:rsid w:val="008A5D7B"/>
    <w:rsid w:val="008A692F"/>
    <w:rsid w:val="008A6F63"/>
    <w:rsid w:val="008A7AC9"/>
    <w:rsid w:val="008A7C1D"/>
    <w:rsid w:val="008A7E0B"/>
    <w:rsid w:val="008B011D"/>
    <w:rsid w:val="008B030D"/>
    <w:rsid w:val="008B0B17"/>
    <w:rsid w:val="008B132E"/>
    <w:rsid w:val="008B220A"/>
    <w:rsid w:val="008B2E87"/>
    <w:rsid w:val="008B3460"/>
    <w:rsid w:val="008B3AF8"/>
    <w:rsid w:val="008B3B55"/>
    <w:rsid w:val="008B423D"/>
    <w:rsid w:val="008B4259"/>
    <w:rsid w:val="008B48C7"/>
    <w:rsid w:val="008B4C62"/>
    <w:rsid w:val="008B5081"/>
    <w:rsid w:val="008B51FF"/>
    <w:rsid w:val="008B60AD"/>
    <w:rsid w:val="008B69D7"/>
    <w:rsid w:val="008B6DFF"/>
    <w:rsid w:val="008B72B7"/>
    <w:rsid w:val="008B7BB6"/>
    <w:rsid w:val="008C130F"/>
    <w:rsid w:val="008C1350"/>
    <w:rsid w:val="008C24D7"/>
    <w:rsid w:val="008C2BA1"/>
    <w:rsid w:val="008C3481"/>
    <w:rsid w:val="008C3BC4"/>
    <w:rsid w:val="008C404D"/>
    <w:rsid w:val="008C4226"/>
    <w:rsid w:val="008C49EB"/>
    <w:rsid w:val="008C4B05"/>
    <w:rsid w:val="008C4BFC"/>
    <w:rsid w:val="008C5266"/>
    <w:rsid w:val="008C5268"/>
    <w:rsid w:val="008C57A2"/>
    <w:rsid w:val="008C5A4D"/>
    <w:rsid w:val="008C5C7A"/>
    <w:rsid w:val="008C6069"/>
    <w:rsid w:val="008C68E6"/>
    <w:rsid w:val="008C6931"/>
    <w:rsid w:val="008C6A79"/>
    <w:rsid w:val="008C7573"/>
    <w:rsid w:val="008C7AE1"/>
    <w:rsid w:val="008C7CF4"/>
    <w:rsid w:val="008C7FB1"/>
    <w:rsid w:val="008D09AD"/>
    <w:rsid w:val="008D09B0"/>
    <w:rsid w:val="008D1D91"/>
    <w:rsid w:val="008D1DC5"/>
    <w:rsid w:val="008D33EB"/>
    <w:rsid w:val="008D3EAC"/>
    <w:rsid w:val="008D4BDD"/>
    <w:rsid w:val="008D4C00"/>
    <w:rsid w:val="008D4CE0"/>
    <w:rsid w:val="008D5208"/>
    <w:rsid w:val="008D587E"/>
    <w:rsid w:val="008D5D9D"/>
    <w:rsid w:val="008D5FE9"/>
    <w:rsid w:val="008D62A3"/>
    <w:rsid w:val="008D6373"/>
    <w:rsid w:val="008D66EC"/>
    <w:rsid w:val="008D6B5D"/>
    <w:rsid w:val="008D6C36"/>
    <w:rsid w:val="008D7093"/>
    <w:rsid w:val="008D7776"/>
    <w:rsid w:val="008E0672"/>
    <w:rsid w:val="008E0DEF"/>
    <w:rsid w:val="008E1146"/>
    <w:rsid w:val="008E1ACD"/>
    <w:rsid w:val="008E2E81"/>
    <w:rsid w:val="008E2E96"/>
    <w:rsid w:val="008E35BB"/>
    <w:rsid w:val="008E3AAA"/>
    <w:rsid w:val="008E3E0D"/>
    <w:rsid w:val="008E4767"/>
    <w:rsid w:val="008E48DB"/>
    <w:rsid w:val="008E6390"/>
    <w:rsid w:val="008E7E25"/>
    <w:rsid w:val="008E7EC8"/>
    <w:rsid w:val="008F172E"/>
    <w:rsid w:val="008F2658"/>
    <w:rsid w:val="008F27D3"/>
    <w:rsid w:val="008F2AE0"/>
    <w:rsid w:val="008F3EFD"/>
    <w:rsid w:val="008F43FF"/>
    <w:rsid w:val="008F484D"/>
    <w:rsid w:val="008F54F1"/>
    <w:rsid w:val="008F5B52"/>
    <w:rsid w:val="008F6174"/>
    <w:rsid w:val="008F62A6"/>
    <w:rsid w:val="008F6939"/>
    <w:rsid w:val="008F6AF2"/>
    <w:rsid w:val="008F6B35"/>
    <w:rsid w:val="008F7205"/>
    <w:rsid w:val="008F7440"/>
    <w:rsid w:val="008F78E9"/>
    <w:rsid w:val="00900AAF"/>
    <w:rsid w:val="00900B8C"/>
    <w:rsid w:val="00901271"/>
    <w:rsid w:val="00902036"/>
    <w:rsid w:val="009023CB"/>
    <w:rsid w:val="0090331D"/>
    <w:rsid w:val="00903AFC"/>
    <w:rsid w:val="00903FDC"/>
    <w:rsid w:val="0090484C"/>
    <w:rsid w:val="009049F3"/>
    <w:rsid w:val="00904D93"/>
    <w:rsid w:val="00905223"/>
    <w:rsid w:val="00905884"/>
    <w:rsid w:val="00906469"/>
    <w:rsid w:val="009066F3"/>
    <w:rsid w:val="00906E83"/>
    <w:rsid w:val="00907509"/>
    <w:rsid w:val="00907A96"/>
    <w:rsid w:val="0091012C"/>
    <w:rsid w:val="00910411"/>
    <w:rsid w:val="00910F18"/>
    <w:rsid w:val="0091113B"/>
    <w:rsid w:val="00911305"/>
    <w:rsid w:val="009114B7"/>
    <w:rsid w:val="009114CE"/>
    <w:rsid w:val="0091162D"/>
    <w:rsid w:val="00911951"/>
    <w:rsid w:val="00911993"/>
    <w:rsid w:val="00911B1F"/>
    <w:rsid w:val="00912591"/>
    <w:rsid w:val="00912720"/>
    <w:rsid w:val="00913378"/>
    <w:rsid w:val="00913E17"/>
    <w:rsid w:val="00916BDE"/>
    <w:rsid w:val="009170DC"/>
    <w:rsid w:val="00917B0C"/>
    <w:rsid w:val="00917F3E"/>
    <w:rsid w:val="00920A15"/>
    <w:rsid w:val="00920FCA"/>
    <w:rsid w:val="009218CF"/>
    <w:rsid w:val="009220B5"/>
    <w:rsid w:val="009222F3"/>
    <w:rsid w:val="009248C5"/>
    <w:rsid w:val="0092642E"/>
    <w:rsid w:val="00926550"/>
    <w:rsid w:val="009267D3"/>
    <w:rsid w:val="00926DB1"/>
    <w:rsid w:val="0092721D"/>
    <w:rsid w:val="0092741F"/>
    <w:rsid w:val="009279ED"/>
    <w:rsid w:val="00927CF6"/>
    <w:rsid w:val="00927F8B"/>
    <w:rsid w:val="009302A7"/>
    <w:rsid w:val="00930314"/>
    <w:rsid w:val="0093032F"/>
    <w:rsid w:val="0093059F"/>
    <w:rsid w:val="00930687"/>
    <w:rsid w:val="00930690"/>
    <w:rsid w:val="009312D7"/>
    <w:rsid w:val="0093180B"/>
    <w:rsid w:val="00931950"/>
    <w:rsid w:val="00932113"/>
    <w:rsid w:val="009322ED"/>
    <w:rsid w:val="009328C4"/>
    <w:rsid w:val="00932BFC"/>
    <w:rsid w:val="00932E3C"/>
    <w:rsid w:val="009340C0"/>
    <w:rsid w:val="0093445E"/>
    <w:rsid w:val="0093453E"/>
    <w:rsid w:val="0093473E"/>
    <w:rsid w:val="00934BA3"/>
    <w:rsid w:val="00934C87"/>
    <w:rsid w:val="00936AB9"/>
    <w:rsid w:val="00936ED6"/>
    <w:rsid w:val="00937202"/>
    <w:rsid w:val="0094050A"/>
    <w:rsid w:val="00940735"/>
    <w:rsid w:val="009414F0"/>
    <w:rsid w:val="0094159E"/>
    <w:rsid w:val="0094233B"/>
    <w:rsid w:val="00942493"/>
    <w:rsid w:val="0094254A"/>
    <w:rsid w:val="009429F2"/>
    <w:rsid w:val="00943884"/>
    <w:rsid w:val="0094398C"/>
    <w:rsid w:val="0094427F"/>
    <w:rsid w:val="009448C8"/>
    <w:rsid w:val="00944BB6"/>
    <w:rsid w:val="00946448"/>
    <w:rsid w:val="00947864"/>
    <w:rsid w:val="00947C69"/>
    <w:rsid w:val="00947F78"/>
    <w:rsid w:val="00950491"/>
    <w:rsid w:val="00951C7A"/>
    <w:rsid w:val="00952661"/>
    <w:rsid w:val="00953146"/>
    <w:rsid w:val="00953883"/>
    <w:rsid w:val="00953939"/>
    <w:rsid w:val="00954207"/>
    <w:rsid w:val="00954897"/>
    <w:rsid w:val="00954D62"/>
    <w:rsid w:val="00956565"/>
    <w:rsid w:val="00956784"/>
    <w:rsid w:val="00956792"/>
    <w:rsid w:val="00957BD7"/>
    <w:rsid w:val="00961063"/>
    <w:rsid w:val="0096207B"/>
    <w:rsid w:val="009624A2"/>
    <w:rsid w:val="009627BF"/>
    <w:rsid w:val="009634B1"/>
    <w:rsid w:val="0096354C"/>
    <w:rsid w:val="00963DF8"/>
    <w:rsid w:val="00964A15"/>
    <w:rsid w:val="00965881"/>
    <w:rsid w:val="0096608E"/>
    <w:rsid w:val="0096611A"/>
    <w:rsid w:val="0096667C"/>
    <w:rsid w:val="00966AD5"/>
    <w:rsid w:val="00966DAC"/>
    <w:rsid w:val="00970852"/>
    <w:rsid w:val="009708E4"/>
    <w:rsid w:val="00970BDA"/>
    <w:rsid w:val="00970F1A"/>
    <w:rsid w:val="00971061"/>
    <w:rsid w:val="00971A0C"/>
    <w:rsid w:val="00971C94"/>
    <w:rsid w:val="00971E26"/>
    <w:rsid w:val="009722AA"/>
    <w:rsid w:val="009724EF"/>
    <w:rsid w:val="00972609"/>
    <w:rsid w:val="00972BC9"/>
    <w:rsid w:val="009730FD"/>
    <w:rsid w:val="00973409"/>
    <w:rsid w:val="00973C26"/>
    <w:rsid w:val="00975147"/>
    <w:rsid w:val="00976B0E"/>
    <w:rsid w:val="00976B5E"/>
    <w:rsid w:val="0097733E"/>
    <w:rsid w:val="00980591"/>
    <w:rsid w:val="00980A69"/>
    <w:rsid w:val="00981007"/>
    <w:rsid w:val="0098112E"/>
    <w:rsid w:val="00981E78"/>
    <w:rsid w:val="00982972"/>
    <w:rsid w:val="00982EDA"/>
    <w:rsid w:val="0098396B"/>
    <w:rsid w:val="00983A81"/>
    <w:rsid w:val="0098436C"/>
    <w:rsid w:val="0098458B"/>
    <w:rsid w:val="00984C4C"/>
    <w:rsid w:val="00985704"/>
    <w:rsid w:val="00985CE8"/>
    <w:rsid w:val="00985E2A"/>
    <w:rsid w:val="009860AF"/>
    <w:rsid w:val="009867EF"/>
    <w:rsid w:val="00986C08"/>
    <w:rsid w:val="00987BC9"/>
    <w:rsid w:val="00990534"/>
    <w:rsid w:val="0099098C"/>
    <w:rsid w:val="00991062"/>
    <w:rsid w:val="00991070"/>
    <w:rsid w:val="009921E7"/>
    <w:rsid w:val="0099275B"/>
    <w:rsid w:val="0099461C"/>
    <w:rsid w:val="009946B1"/>
    <w:rsid w:val="0099517B"/>
    <w:rsid w:val="00995182"/>
    <w:rsid w:val="00995794"/>
    <w:rsid w:val="009960CA"/>
    <w:rsid w:val="009962AF"/>
    <w:rsid w:val="0099749F"/>
    <w:rsid w:val="0099750F"/>
    <w:rsid w:val="009975B7"/>
    <w:rsid w:val="00997843"/>
    <w:rsid w:val="009A07CA"/>
    <w:rsid w:val="009A0DC1"/>
    <w:rsid w:val="009A13B9"/>
    <w:rsid w:val="009A21B3"/>
    <w:rsid w:val="009A242E"/>
    <w:rsid w:val="009A2665"/>
    <w:rsid w:val="009A27FE"/>
    <w:rsid w:val="009A2931"/>
    <w:rsid w:val="009A356D"/>
    <w:rsid w:val="009A3E9F"/>
    <w:rsid w:val="009A4111"/>
    <w:rsid w:val="009A467B"/>
    <w:rsid w:val="009A58EB"/>
    <w:rsid w:val="009A6001"/>
    <w:rsid w:val="009A65BE"/>
    <w:rsid w:val="009A6703"/>
    <w:rsid w:val="009A677A"/>
    <w:rsid w:val="009A6826"/>
    <w:rsid w:val="009A706F"/>
    <w:rsid w:val="009A77F4"/>
    <w:rsid w:val="009A7AE7"/>
    <w:rsid w:val="009B02A0"/>
    <w:rsid w:val="009B0D76"/>
    <w:rsid w:val="009B0F30"/>
    <w:rsid w:val="009B1FBE"/>
    <w:rsid w:val="009B240C"/>
    <w:rsid w:val="009B28BD"/>
    <w:rsid w:val="009B2EB4"/>
    <w:rsid w:val="009B3316"/>
    <w:rsid w:val="009B3319"/>
    <w:rsid w:val="009B449B"/>
    <w:rsid w:val="009B49CA"/>
    <w:rsid w:val="009B4A4C"/>
    <w:rsid w:val="009B4CF7"/>
    <w:rsid w:val="009B5D08"/>
    <w:rsid w:val="009B60C3"/>
    <w:rsid w:val="009B71BF"/>
    <w:rsid w:val="009B72F6"/>
    <w:rsid w:val="009B7E8B"/>
    <w:rsid w:val="009C0240"/>
    <w:rsid w:val="009C05B3"/>
    <w:rsid w:val="009C1690"/>
    <w:rsid w:val="009C2082"/>
    <w:rsid w:val="009C22FE"/>
    <w:rsid w:val="009C2625"/>
    <w:rsid w:val="009C346D"/>
    <w:rsid w:val="009C378A"/>
    <w:rsid w:val="009C4AA2"/>
    <w:rsid w:val="009C4BFE"/>
    <w:rsid w:val="009C5904"/>
    <w:rsid w:val="009C5EAC"/>
    <w:rsid w:val="009C6191"/>
    <w:rsid w:val="009C6674"/>
    <w:rsid w:val="009C66FF"/>
    <w:rsid w:val="009C7A83"/>
    <w:rsid w:val="009D03BE"/>
    <w:rsid w:val="009D0C0F"/>
    <w:rsid w:val="009D0C73"/>
    <w:rsid w:val="009D0DCA"/>
    <w:rsid w:val="009D11C7"/>
    <w:rsid w:val="009D11CB"/>
    <w:rsid w:val="009D24F4"/>
    <w:rsid w:val="009D3428"/>
    <w:rsid w:val="009D4896"/>
    <w:rsid w:val="009D4A71"/>
    <w:rsid w:val="009D5740"/>
    <w:rsid w:val="009D5A75"/>
    <w:rsid w:val="009D5CAB"/>
    <w:rsid w:val="009D5E9C"/>
    <w:rsid w:val="009D637F"/>
    <w:rsid w:val="009D6578"/>
    <w:rsid w:val="009D6E17"/>
    <w:rsid w:val="009E032E"/>
    <w:rsid w:val="009E0512"/>
    <w:rsid w:val="009E0AB9"/>
    <w:rsid w:val="009E0B2C"/>
    <w:rsid w:val="009E0CC4"/>
    <w:rsid w:val="009E0E50"/>
    <w:rsid w:val="009E1077"/>
    <w:rsid w:val="009E1204"/>
    <w:rsid w:val="009E1EBD"/>
    <w:rsid w:val="009E239D"/>
    <w:rsid w:val="009E260E"/>
    <w:rsid w:val="009E2796"/>
    <w:rsid w:val="009E2A59"/>
    <w:rsid w:val="009E2DF5"/>
    <w:rsid w:val="009E2DFE"/>
    <w:rsid w:val="009E3674"/>
    <w:rsid w:val="009E41D2"/>
    <w:rsid w:val="009E4A97"/>
    <w:rsid w:val="009E53F3"/>
    <w:rsid w:val="009E5AE0"/>
    <w:rsid w:val="009E5D03"/>
    <w:rsid w:val="009E5F16"/>
    <w:rsid w:val="009E6171"/>
    <w:rsid w:val="009E64DE"/>
    <w:rsid w:val="009E7AD8"/>
    <w:rsid w:val="009F031B"/>
    <w:rsid w:val="009F0D61"/>
    <w:rsid w:val="009F176D"/>
    <w:rsid w:val="009F181D"/>
    <w:rsid w:val="009F1A93"/>
    <w:rsid w:val="009F323A"/>
    <w:rsid w:val="009F3D21"/>
    <w:rsid w:val="009F4DC4"/>
    <w:rsid w:val="009F5A6D"/>
    <w:rsid w:val="009F5E32"/>
    <w:rsid w:val="009F5F62"/>
    <w:rsid w:val="009F6D42"/>
    <w:rsid w:val="009F7087"/>
    <w:rsid w:val="009F7B54"/>
    <w:rsid w:val="009F7E65"/>
    <w:rsid w:val="009F7EB5"/>
    <w:rsid w:val="00A00140"/>
    <w:rsid w:val="00A00A33"/>
    <w:rsid w:val="00A00CFA"/>
    <w:rsid w:val="00A00DBF"/>
    <w:rsid w:val="00A0214F"/>
    <w:rsid w:val="00A021A1"/>
    <w:rsid w:val="00A02BB5"/>
    <w:rsid w:val="00A0347B"/>
    <w:rsid w:val="00A04A6F"/>
    <w:rsid w:val="00A04C92"/>
    <w:rsid w:val="00A05293"/>
    <w:rsid w:val="00A05F9C"/>
    <w:rsid w:val="00A05FC3"/>
    <w:rsid w:val="00A066BF"/>
    <w:rsid w:val="00A07548"/>
    <w:rsid w:val="00A101EA"/>
    <w:rsid w:val="00A1075A"/>
    <w:rsid w:val="00A11059"/>
    <w:rsid w:val="00A12E2F"/>
    <w:rsid w:val="00A131A3"/>
    <w:rsid w:val="00A13283"/>
    <w:rsid w:val="00A137E1"/>
    <w:rsid w:val="00A1388B"/>
    <w:rsid w:val="00A13C18"/>
    <w:rsid w:val="00A1415D"/>
    <w:rsid w:val="00A14BD6"/>
    <w:rsid w:val="00A150A5"/>
    <w:rsid w:val="00A15421"/>
    <w:rsid w:val="00A16285"/>
    <w:rsid w:val="00A165AC"/>
    <w:rsid w:val="00A17760"/>
    <w:rsid w:val="00A20273"/>
    <w:rsid w:val="00A2054B"/>
    <w:rsid w:val="00A205F9"/>
    <w:rsid w:val="00A20674"/>
    <w:rsid w:val="00A21AC4"/>
    <w:rsid w:val="00A23994"/>
    <w:rsid w:val="00A23EEF"/>
    <w:rsid w:val="00A240D3"/>
    <w:rsid w:val="00A24395"/>
    <w:rsid w:val="00A24914"/>
    <w:rsid w:val="00A24C60"/>
    <w:rsid w:val="00A25365"/>
    <w:rsid w:val="00A25989"/>
    <w:rsid w:val="00A2745A"/>
    <w:rsid w:val="00A27E42"/>
    <w:rsid w:val="00A30774"/>
    <w:rsid w:val="00A318C9"/>
    <w:rsid w:val="00A31C1B"/>
    <w:rsid w:val="00A322FF"/>
    <w:rsid w:val="00A3296A"/>
    <w:rsid w:val="00A32CE8"/>
    <w:rsid w:val="00A33538"/>
    <w:rsid w:val="00A3392D"/>
    <w:rsid w:val="00A34137"/>
    <w:rsid w:val="00A348FE"/>
    <w:rsid w:val="00A34B6A"/>
    <w:rsid w:val="00A34E73"/>
    <w:rsid w:val="00A35647"/>
    <w:rsid w:val="00A3626A"/>
    <w:rsid w:val="00A367C9"/>
    <w:rsid w:val="00A36844"/>
    <w:rsid w:val="00A369C5"/>
    <w:rsid w:val="00A36F78"/>
    <w:rsid w:val="00A37261"/>
    <w:rsid w:val="00A4014A"/>
    <w:rsid w:val="00A401B0"/>
    <w:rsid w:val="00A406F3"/>
    <w:rsid w:val="00A409B6"/>
    <w:rsid w:val="00A41BA6"/>
    <w:rsid w:val="00A4297A"/>
    <w:rsid w:val="00A42D95"/>
    <w:rsid w:val="00A436FC"/>
    <w:rsid w:val="00A45B67"/>
    <w:rsid w:val="00A45D2C"/>
    <w:rsid w:val="00A46C9A"/>
    <w:rsid w:val="00A47880"/>
    <w:rsid w:val="00A50A94"/>
    <w:rsid w:val="00A5135F"/>
    <w:rsid w:val="00A52D6D"/>
    <w:rsid w:val="00A531A2"/>
    <w:rsid w:val="00A53849"/>
    <w:rsid w:val="00A53CC8"/>
    <w:rsid w:val="00A53DC9"/>
    <w:rsid w:val="00A542B2"/>
    <w:rsid w:val="00A546F5"/>
    <w:rsid w:val="00A554CB"/>
    <w:rsid w:val="00A557C4"/>
    <w:rsid w:val="00A57356"/>
    <w:rsid w:val="00A576D7"/>
    <w:rsid w:val="00A578B9"/>
    <w:rsid w:val="00A6095D"/>
    <w:rsid w:val="00A6105D"/>
    <w:rsid w:val="00A61841"/>
    <w:rsid w:val="00A61F1B"/>
    <w:rsid w:val="00A62F40"/>
    <w:rsid w:val="00A6312C"/>
    <w:rsid w:val="00A63251"/>
    <w:rsid w:val="00A6352A"/>
    <w:rsid w:val="00A643D8"/>
    <w:rsid w:val="00A64849"/>
    <w:rsid w:val="00A64A4C"/>
    <w:rsid w:val="00A64CFA"/>
    <w:rsid w:val="00A652A9"/>
    <w:rsid w:val="00A65F78"/>
    <w:rsid w:val="00A67049"/>
    <w:rsid w:val="00A67720"/>
    <w:rsid w:val="00A67A15"/>
    <w:rsid w:val="00A701FB"/>
    <w:rsid w:val="00A70D4F"/>
    <w:rsid w:val="00A7149F"/>
    <w:rsid w:val="00A71BE9"/>
    <w:rsid w:val="00A71E7A"/>
    <w:rsid w:val="00A72198"/>
    <w:rsid w:val="00A728B8"/>
    <w:rsid w:val="00A73005"/>
    <w:rsid w:val="00A74309"/>
    <w:rsid w:val="00A74563"/>
    <w:rsid w:val="00A75461"/>
    <w:rsid w:val="00A7588B"/>
    <w:rsid w:val="00A7599C"/>
    <w:rsid w:val="00A75C45"/>
    <w:rsid w:val="00A75E0A"/>
    <w:rsid w:val="00A77C74"/>
    <w:rsid w:val="00A8000A"/>
    <w:rsid w:val="00A8045D"/>
    <w:rsid w:val="00A811F9"/>
    <w:rsid w:val="00A81388"/>
    <w:rsid w:val="00A81856"/>
    <w:rsid w:val="00A8340A"/>
    <w:rsid w:val="00A83B45"/>
    <w:rsid w:val="00A845C7"/>
    <w:rsid w:val="00A84CF0"/>
    <w:rsid w:val="00A86687"/>
    <w:rsid w:val="00A866C6"/>
    <w:rsid w:val="00A86D45"/>
    <w:rsid w:val="00A8734C"/>
    <w:rsid w:val="00A87597"/>
    <w:rsid w:val="00A905C4"/>
    <w:rsid w:val="00A910EE"/>
    <w:rsid w:val="00A912A1"/>
    <w:rsid w:val="00A913CB"/>
    <w:rsid w:val="00A93154"/>
    <w:rsid w:val="00A932FE"/>
    <w:rsid w:val="00A93302"/>
    <w:rsid w:val="00A93463"/>
    <w:rsid w:val="00A9360E"/>
    <w:rsid w:val="00A93C70"/>
    <w:rsid w:val="00A945D9"/>
    <w:rsid w:val="00A94BB5"/>
    <w:rsid w:val="00A951BF"/>
    <w:rsid w:val="00A957F3"/>
    <w:rsid w:val="00A95F18"/>
    <w:rsid w:val="00A962EB"/>
    <w:rsid w:val="00A96797"/>
    <w:rsid w:val="00A9681E"/>
    <w:rsid w:val="00A96847"/>
    <w:rsid w:val="00A96D08"/>
    <w:rsid w:val="00A9762B"/>
    <w:rsid w:val="00A97EB1"/>
    <w:rsid w:val="00AA071F"/>
    <w:rsid w:val="00AA1AB6"/>
    <w:rsid w:val="00AA2919"/>
    <w:rsid w:val="00AA2A3C"/>
    <w:rsid w:val="00AA2B02"/>
    <w:rsid w:val="00AA2EC8"/>
    <w:rsid w:val="00AA38B1"/>
    <w:rsid w:val="00AA3A95"/>
    <w:rsid w:val="00AA3BD2"/>
    <w:rsid w:val="00AA3DDF"/>
    <w:rsid w:val="00AA45DA"/>
    <w:rsid w:val="00AA49E3"/>
    <w:rsid w:val="00AA4A94"/>
    <w:rsid w:val="00AA59CA"/>
    <w:rsid w:val="00AA5A9F"/>
    <w:rsid w:val="00AA65B4"/>
    <w:rsid w:val="00AA6C9D"/>
    <w:rsid w:val="00AA74F3"/>
    <w:rsid w:val="00AB084D"/>
    <w:rsid w:val="00AB09C9"/>
    <w:rsid w:val="00AB0F1B"/>
    <w:rsid w:val="00AB200B"/>
    <w:rsid w:val="00AB2383"/>
    <w:rsid w:val="00AB265A"/>
    <w:rsid w:val="00AB277D"/>
    <w:rsid w:val="00AB3478"/>
    <w:rsid w:val="00AB3D8F"/>
    <w:rsid w:val="00AB4100"/>
    <w:rsid w:val="00AB44F4"/>
    <w:rsid w:val="00AB4E77"/>
    <w:rsid w:val="00AB516B"/>
    <w:rsid w:val="00AB53A5"/>
    <w:rsid w:val="00AB5D20"/>
    <w:rsid w:val="00AB6620"/>
    <w:rsid w:val="00AB690A"/>
    <w:rsid w:val="00AB6A03"/>
    <w:rsid w:val="00AB6F82"/>
    <w:rsid w:val="00AB707C"/>
    <w:rsid w:val="00AB772B"/>
    <w:rsid w:val="00AB7B1B"/>
    <w:rsid w:val="00AC117F"/>
    <w:rsid w:val="00AC1FD5"/>
    <w:rsid w:val="00AC26AB"/>
    <w:rsid w:val="00AC27BE"/>
    <w:rsid w:val="00AC2882"/>
    <w:rsid w:val="00AC2E2B"/>
    <w:rsid w:val="00AC2EBB"/>
    <w:rsid w:val="00AC3054"/>
    <w:rsid w:val="00AC3433"/>
    <w:rsid w:val="00AC3943"/>
    <w:rsid w:val="00AC49B2"/>
    <w:rsid w:val="00AC4F6C"/>
    <w:rsid w:val="00AC542B"/>
    <w:rsid w:val="00AC5C13"/>
    <w:rsid w:val="00AC5FA6"/>
    <w:rsid w:val="00AC68E2"/>
    <w:rsid w:val="00AC6D5B"/>
    <w:rsid w:val="00AC7BE3"/>
    <w:rsid w:val="00AC7E83"/>
    <w:rsid w:val="00AD0A65"/>
    <w:rsid w:val="00AD1337"/>
    <w:rsid w:val="00AD1FD1"/>
    <w:rsid w:val="00AD2002"/>
    <w:rsid w:val="00AD2B18"/>
    <w:rsid w:val="00AD31D0"/>
    <w:rsid w:val="00AD3773"/>
    <w:rsid w:val="00AD39F0"/>
    <w:rsid w:val="00AD41A0"/>
    <w:rsid w:val="00AD538A"/>
    <w:rsid w:val="00AD5DD1"/>
    <w:rsid w:val="00AD654D"/>
    <w:rsid w:val="00AD65B3"/>
    <w:rsid w:val="00AD7C7E"/>
    <w:rsid w:val="00AE046F"/>
    <w:rsid w:val="00AE2173"/>
    <w:rsid w:val="00AE48BC"/>
    <w:rsid w:val="00AE5166"/>
    <w:rsid w:val="00AE5865"/>
    <w:rsid w:val="00AE6138"/>
    <w:rsid w:val="00AE67A8"/>
    <w:rsid w:val="00AF016A"/>
    <w:rsid w:val="00AF052F"/>
    <w:rsid w:val="00AF099D"/>
    <w:rsid w:val="00AF113C"/>
    <w:rsid w:val="00AF1547"/>
    <w:rsid w:val="00AF15F8"/>
    <w:rsid w:val="00AF1E4F"/>
    <w:rsid w:val="00AF24B4"/>
    <w:rsid w:val="00AF35D4"/>
    <w:rsid w:val="00AF3829"/>
    <w:rsid w:val="00AF3D06"/>
    <w:rsid w:val="00AF3D10"/>
    <w:rsid w:val="00AF41F0"/>
    <w:rsid w:val="00AF4403"/>
    <w:rsid w:val="00AF4448"/>
    <w:rsid w:val="00AF48B4"/>
    <w:rsid w:val="00AF5C70"/>
    <w:rsid w:val="00AF637B"/>
    <w:rsid w:val="00AF6E49"/>
    <w:rsid w:val="00AF776D"/>
    <w:rsid w:val="00B002C1"/>
    <w:rsid w:val="00B00E9D"/>
    <w:rsid w:val="00B01C6A"/>
    <w:rsid w:val="00B01E9B"/>
    <w:rsid w:val="00B01EBF"/>
    <w:rsid w:val="00B02422"/>
    <w:rsid w:val="00B025DF"/>
    <w:rsid w:val="00B02F1C"/>
    <w:rsid w:val="00B036FC"/>
    <w:rsid w:val="00B03BA7"/>
    <w:rsid w:val="00B03FF1"/>
    <w:rsid w:val="00B0401A"/>
    <w:rsid w:val="00B04154"/>
    <w:rsid w:val="00B0429E"/>
    <w:rsid w:val="00B048A7"/>
    <w:rsid w:val="00B048C7"/>
    <w:rsid w:val="00B05084"/>
    <w:rsid w:val="00B050EC"/>
    <w:rsid w:val="00B052C4"/>
    <w:rsid w:val="00B052F4"/>
    <w:rsid w:val="00B057B2"/>
    <w:rsid w:val="00B05D69"/>
    <w:rsid w:val="00B06036"/>
    <w:rsid w:val="00B06457"/>
    <w:rsid w:val="00B06548"/>
    <w:rsid w:val="00B077C8"/>
    <w:rsid w:val="00B077E8"/>
    <w:rsid w:val="00B07B9D"/>
    <w:rsid w:val="00B10AD5"/>
    <w:rsid w:val="00B10E3C"/>
    <w:rsid w:val="00B11198"/>
    <w:rsid w:val="00B11375"/>
    <w:rsid w:val="00B11381"/>
    <w:rsid w:val="00B11466"/>
    <w:rsid w:val="00B11483"/>
    <w:rsid w:val="00B1191C"/>
    <w:rsid w:val="00B14242"/>
    <w:rsid w:val="00B14306"/>
    <w:rsid w:val="00B15087"/>
    <w:rsid w:val="00B151F2"/>
    <w:rsid w:val="00B15260"/>
    <w:rsid w:val="00B1620D"/>
    <w:rsid w:val="00B169DB"/>
    <w:rsid w:val="00B16EF5"/>
    <w:rsid w:val="00B172C0"/>
    <w:rsid w:val="00B17802"/>
    <w:rsid w:val="00B20377"/>
    <w:rsid w:val="00B21422"/>
    <w:rsid w:val="00B21BA1"/>
    <w:rsid w:val="00B21E83"/>
    <w:rsid w:val="00B2268A"/>
    <w:rsid w:val="00B226E7"/>
    <w:rsid w:val="00B22716"/>
    <w:rsid w:val="00B22B46"/>
    <w:rsid w:val="00B22C9F"/>
    <w:rsid w:val="00B23AF3"/>
    <w:rsid w:val="00B2401C"/>
    <w:rsid w:val="00B24631"/>
    <w:rsid w:val="00B249F6"/>
    <w:rsid w:val="00B25203"/>
    <w:rsid w:val="00B264FE"/>
    <w:rsid w:val="00B26B81"/>
    <w:rsid w:val="00B271F2"/>
    <w:rsid w:val="00B27694"/>
    <w:rsid w:val="00B278BD"/>
    <w:rsid w:val="00B303D2"/>
    <w:rsid w:val="00B30831"/>
    <w:rsid w:val="00B3096C"/>
    <w:rsid w:val="00B30B71"/>
    <w:rsid w:val="00B32FCF"/>
    <w:rsid w:val="00B33190"/>
    <w:rsid w:val="00B3329D"/>
    <w:rsid w:val="00B332A7"/>
    <w:rsid w:val="00B33D8A"/>
    <w:rsid w:val="00B33F85"/>
    <w:rsid w:val="00B350EE"/>
    <w:rsid w:val="00B3543B"/>
    <w:rsid w:val="00B35899"/>
    <w:rsid w:val="00B36587"/>
    <w:rsid w:val="00B36647"/>
    <w:rsid w:val="00B3722B"/>
    <w:rsid w:val="00B4086C"/>
    <w:rsid w:val="00B4141C"/>
    <w:rsid w:val="00B416E2"/>
    <w:rsid w:val="00B4191C"/>
    <w:rsid w:val="00B42312"/>
    <w:rsid w:val="00B42A9F"/>
    <w:rsid w:val="00B4373F"/>
    <w:rsid w:val="00B4459B"/>
    <w:rsid w:val="00B4466A"/>
    <w:rsid w:val="00B47176"/>
    <w:rsid w:val="00B477A0"/>
    <w:rsid w:val="00B4789D"/>
    <w:rsid w:val="00B47D22"/>
    <w:rsid w:val="00B47D4C"/>
    <w:rsid w:val="00B5081C"/>
    <w:rsid w:val="00B50A34"/>
    <w:rsid w:val="00B50C7F"/>
    <w:rsid w:val="00B51956"/>
    <w:rsid w:val="00B51CF2"/>
    <w:rsid w:val="00B527AD"/>
    <w:rsid w:val="00B53A5C"/>
    <w:rsid w:val="00B54985"/>
    <w:rsid w:val="00B54D6E"/>
    <w:rsid w:val="00B55D39"/>
    <w:rsid w:val="00B5605A"/>
    <w:rsid w:val="00B561DE"/>
    <w:rsid w:val="00B56697"/>
    <w:rsid w:val="00B575A8"/>
    <w:rsid w:val="00B57F10"/>
    <w:rsid w:val="00B600E9"/>
    <w:rsid w:val="00B60735"/>
    <w:rsid w:val="00B61E10"/>
    <w:rsid w:val="00B61F29"/>
    <w:rsid w:val="00B63111"/>
    <w:rsid w:val="00B631FD"/>
    <w:rsid w:val="00B645FE"/>
    <w:rsid w:val="00B6555D"/>
    <w:rsid w:val="00B6681A"/>
    <w:rsid w:val="00B66CE5"/>
    <w:rsid w:val="00B67C18"/>
    <w:rsid w:val="00B70467"/>
    <w:rsid w:val="00B708CD"/>
    <w:rsid w:val="00B71812"/>
    <w:rsid w:val="00B72D42"/>
    <w:rsid w:val="00B72DA5"/>
    <w:rsid w:val="00B72E22"/>
    <w:rsid w:val="00B74F70"/>
    <w:rsid w:val="00B750A0"/>
    <w:rsid w:val="00B75D09"/>
    <w:rsid w:val="00B76921"/>
    <w:rsid w:val="00B769DE"/>
    <w:rsid w:val="00B807C1"/>
    <w:rsid w:val="00B81F25"/>
    <w:rsid w:val="00B82813"/>
    <w:rsid w:val="00B82A8C"/>
    <w:rsid w:val="00B82C03"/>
    <w:rsid w:val="00B82D67"/>
    <w:rsid w:val="00B83032"/>
    <w:rsid w:val="00B83FDB"/>
    <w:rsid w:val="00B842AC"/>
    <w:rsid w:val="00B84743"/>
    <w:rsid w:val="00B84B4D"/>
    <w:rsid w:val="00B84B51"/>
    <w:rsid w:val="00B84D79"/>
    <w:rsid w:val="00B84E44"/>
    <w:rsid w:val="00B878F1"/>
    <w:rsid w:val="00B87DAB"/>
    <w:rsid w:val="00B91512"/>
    <w:rsid w:val="00B92A79"/>
    <w:rsid w:val="00B9334F"/>
    <w:rsid w:val="00B9356D"/>
    <w:rsid w:val="00B946C5"/>
    <w:rsid w:val="00B9474D"/>
    <w:rsid w:val="00B9497C"/>
    <w:rsid w:val="00B94D03"/>
    <w:rsid w:val="00B96129"/>
    <w:rsid w:val="00B96F0F"/>
    <w:rsid w:val="00BA06EB"/>
    <w:rsid w:val="00BA195E"/>
    <w:rsid w:val="00BA2AA6"/>
    <w:rsid w:val="00BA353D"/>
    <w:rsid w:val="00BA36C5"/>
    <w:rsid w:val="00BA36F1"/>
    <w:rsid w:val="00BA37F3"/>
    <w:rsid w:val="00BA3D7A"/>
    <w:rsid w:val="00BA4035"/>
    <w:rsid w:val="00BA59BA"/>
    <w:rsid w:val="00BA5BD5"/>
    <w:rsid w:val="00BA5E76"/>
    <w:rsid w:val="00BA5EB9"/>
    <w:rsid w:val="00BA6FF0"/>
    <w:rsid w:val="00BA7350"/>
    <w:rsid w:val="00BA7A69"/>
    <w:rsid w:val="00BA7B9D"/>
    <w:rsid w:val="00BA7DC1"/>
    <w:rsid w:val="00BB026E"/>
    <w:rsid w:val="00BB05FE"/>
    <w:rsid w:val="00BB151F"/>
    <w:rsid w:val="00BB156B"/>
    <w:rsid w:val="00BB1805"/>
    <w:rsid w:val="00BB19DC"/>
    <w:rsid w:val="00BB2762"/>
    <w:rsid w:val="00BB2C91"/>
    <w:rsid w:val="00BB33E0"/>
    <w:rsid w:val="00BB36BF"/>
    <w:rsid w:val="00BB36D3"/>
    <w:rsid w:val="00BB4117"/>
    <w:rsid w:val="00BB41AC"/>
    <w:rsid w:val="00BB531D"/>
    <w:rsid w:val="00BB5C27"/>
    <w:rsid w:val="00BB5D13"/>
    <w:rsid w:val="00BB647C"/>
    <w:rsid w:val="00BB6F65"/>
    <w:rsid w:val="00BB769B"/>
    <w:rsid w:val="00BB773B"/>
    <w:rsid w:val="00BB78B9"/>
    <w:rsid w:val="00BB7DEC"/>
    <w:rsid w:val="00BC0905"/>
    <w:rsid w:val="00BC11F2"/>
    <w:rsid w:val="00BC1BC7"/>
    <w:rsid w:val="00BC2CD4"/>
    <w:rsid w:val="00BC3B2C"/>
    <w:rsid w:val="00BC4A0A"/>
    <w:rsid w:val="00BC4FBD"/>
    <w:rsid w:val="00BC55C3"/>
    <w:rsid w:val="00BC71A0"/>
    <w:rsid w:val="00BC7554"/>
    <w:rsid w:val="00BC767D"/>
    <w:rsid w:val="00BC7DEA"/>
    <w:rsid w:val="00BC7FC3"/>
    <w:rsid w:val="00BC7FDD"/>
    <w:rsid w:val="00BD02D8"/>
    <w:rsid w:val="00BD02EA"/>
    <w:rsid w:val="00BD0765"/>
    <w:rsid w:val="00BD17C1"/>
    <w:rsid w:val="00BD1B8D"/>
    <w:rsid w:val="00BD1EC2"/>
    <w:rsid w:val="00BD227B"/>
    <w:rsid w:val="00BD37D6"/>
    <w:rsid w:val="00BD3B10"/>
    <w:rsid w:val="00BD3B83"/>
    <w:rsid w:val="00BD6454"/>
    <w:rsid w:val="00BD7DB3"/>
    <w:rsid w:val="00BE001E"/>
    <w:rsid w:val="00BE09E6"/>
    <w:rsid w:val="00BE0BCA"/>
    <w:rsid w:val="00BE151C"/>
    <w:rsid w:val="00BE18DD"/>
    <w:rsid w:val="00BE2902"/>
    <w:rsid w:val="00BE2A71"/>
    <w:rsid w:val="00BE34C3"/>
    <w:rsid w:val="00BE433A"/>
    <w:rsid w:val="00BE43A1"/>
    <w:rsid w:val="00BE58EE"/>
    <w:rsid w:val="00BE5B1D"/>
    <w:rsid w:val="00BE663D"/>
    <w:rsid w:val="00BE69B3"/>
    <w:rsid w:val="00BF0D78"/>
    <w:rsid w:val="00BF1A03"/>
    <w:rsid w:val="00BF1E9C"/>
    <w:rsid w:val="00BF2277"/>
    <w:rsid w:val="00BF238C"/>
    <w:rsid w:val="00BF2717"/>
    <w:rsid w:val="00BF2B6B"/>
    <w:rsid w:val="00BF2B8B"/>
    <w:rsid w:val="00BF2D96"/>
    <w:rsid w:val="00BF3263"/>
    <w:rsid w:val="00BF363F"/>
    <w:rsid w:val="00BF61C2"/>
    <w:rsid w:val="00BF67A1"/>
    <w:rsid w:val="00BF6954"/>
    <w:rsid w:val="00BF7F2E"/>
    <w:rsid w:val="00C00740"/>
    <w:rsid w:val="00C009FB"/>
    <w:rsid w:val="00C00C12"/>
    <w:rsid w:val="00C018B9"/>
    <w:rsid w:val="00C02825"/>
    <w:rsid w:val="00C028A2"/>
    <w:rsid w:val="00C03104"/>
    <w:rsid w:val="00C033B6"/>
    <w:rsid w:val="00C0393A"/>
    <w:rsid w:val="00C03D04"/>
    <w:rsid w:val="00C04109"/>
    <w:rsid w:val="00C0537D"/>
    <w:rsid w:val="00C05516"/>
    <w:rsid w:val="00C05857"/>
    <w:rsid w:val="00C05A1A"/>
    <w:rsid w:val="00C05CEA"/>
    <w:rsid w:val="00C05E8C"/>
    <w:rsid w:val="00C0659F"/>
    <w:rsid w:val="00C06E8E"/>
    <w:rsid w:val="00C0758C"/>
    <w:rsid w:val="00C07A9D"/>
    <w:rsid w:val="00C11035"/>
    <w:rsid w:val="00C11226"/>
    <w:rsid w:val="00C1159F"/>
    <w:rsid w:val="00C11FB4"/>
    <w:rsid w:val="00C1271C"/>
    <w:rsid w:val="00C13C8F"/>
    <w:rsid w:val="00C14787"/>
    <w:rsid w:val="00C147B6"/>
    <w:rsid w:val="00C14BBD"/>
    <w:rsid w:val="00C14F33"/>
    <w:rsid w:val="00C15117"/>
    <w:rsid w:val="00C15126"/>
    <w:rsid w:val="00C15343"/>
    <w:rsid w:val="00C154B5"/>
    <w:rsid w:val="00C155BA"/>
    <w:rsid w:val="00C16D5F"/>
    <w:rsid w:val="00C16E89"/>
    <w:rsid w:val="00C16EAC"/>
    <w:rsid w:val="00C16FAA"/>
    <w:rsid w:val="00C170CF"/>
    <w:rsid w:val="00C178ED"/>
    <w:rsid w:val="00C20028"/>
    <w:rsid w:val="00C20074"/>
    <w:rsid w:val="00C2057C"/>
    <w:rsid w:val="00C20A1D"/>
    <w:rsid w:val="00C20F3B"/>
    <w:rsid w:val="00C215AB"/>
    <w:rsid w:val="00C21A2A"/>
    <w:rsid w:val="00C23F86"/>
    <w:rsid w:val="00C24DDD"/>
    <w:rsid w:val="00C254AB"/>
    <w:rsid w:val="00C256C3"/>
    <w:rsid w:val="00C25D47"/>
    <w:rsid w:val="00C26AF4"/>
    <w:rsid w:val="00C272DE"/>
    <w:rsid w:val="00C27C0D"/>
    <w:rsid w:val="00C30F49"/>
    <w:rsid w:val="00C311F8"/>
    <w:rsid w:val="00C3130A"/>
    <w:rsid w:val="00C31DBD"/>
    <w:rsid w:val="00C32174"/>
    <w:rsid w:val="00C3235F"/>
    <w:rsid w:val="00C32363"/>
    <w:rsid w:val="00C33005"/>
    <w:rsid w:val="00C343DF"/>
    <w:rsid w:val="00C35992"/>
    <w:rsid w:val="00C35AC4"/>
    <w:rsid w:val="00C35D87"/>
    <w:rsid w:val="00C36BDA"/>
    <w:rsid w:val="00C37686"/>
    <w:rsid w:val="00C37B8A"/>
    <w:rsid w:val="00C37EE9"/>
    <w:rsid w:val="00C403E9"/>
    <w:rsid w:val="00C40507"/>
    <w:rsid w:val="00C40746"/>
    <w:rsid w:val="00C40F9F"/>
    <w:rsid w:val="00C419C0"/>
    <w:rsid w:val="00C421D9"/>
    <w:rsid w:val="00C42A6E"/>
    <w:rsid w:val="00C44EB3"/>
    <w:rsid w:val="00C45779"/>
    <w:rsid w:val="00C468F7"/>
    <w:rsid w:val="00C46AA6"/>
    <w:rsid w:val="00C46ABA"/>
    <w:rsid w:val="00C470FA"/>
    <w:rsid w:val="00C4795E"/>
    <w:rsid w:val="00C479AF"/>
    <w:rsid w:val="00C47B91"/>
    <w:rsid w:val="00C503F7"/>
    <w:rsid w:val="00C50430"/>
    <w:rsid w:val="00C50EC2"/>
    <w:rsid w:val="00C51917"/>
    <w:rsid w:val="00C52259"/>
    <w:rsid w:val="00C5283C"/>
    <w:rsid w:val="00C53ABC"/>
    <w:rsid w:val="00C53C05"/>
    <w:rsid w:val="00C543F1"/>
    <w:rsid w:val="00C5497A"/>
    <w:rsid w:val="00C54AF0"/>
    <w:rsid w:val="00C55A01"/>
    <w:rsid w:val="00C55A20"/>
    <w:rsid w:val="00C55E30"/>
    <w:rsid w:val="00C56299"/>
    <w:rsid w:val="00C562B4"/>
    <w:rsid w:val="00C56535"/>
    <w:rsid w:val="00C56956"/>
    <w:rsid w:val="00C570C1"/>
    <w:rsid w:val="00C5729A"/>
    <w:rsid w:val="00C57816"/>
    <w:rsid w:val="00C578BE"/>
    <w:rsid w:val="00C57AE6"/>
    <w:rsid w:val="00C57D0E"/>
    <w:rsid w:val="00C607E4"/>
    <w:rsid w:val="00C60846"/>
    <w:rsid w:val="00C60CD0"/>
    <w:rsid w:val="00C60FBE"/>
    <w:rsid w:val="00C611E7"/>
    <w:rsid w:val="00C61AA7"/>
    <w:rsid w:val="00C61C5B"/>
    <w:rsid w:val="00C628E7"/>
    <w:rsid w:val="00C632BE"/>
    <w:rsid w:val="00C640CF"/>
    <w:rsid w:val="00C643CE"/>
    <w:rsid w:val="00C6446F"/>
    <w:rsid w:val="00C64CA0"/>
    <w:rsid w:val="00C64D38"/>
    <w:rsid w:val="00C64FBC"/>
    <w:rsid w:val="00C668FF"/>
    <w:rsid w:val="00C670DF"/>
    <w:rsid w:val="00C671CD"/>
    <w:rsid w:val="00C70F2C"/>
    <w:rsid w:val="00C71242"/>
    <w:rsid w:val="00C7138B"/>
    <w:rsid w:val="00C718F7"/>
    <w:rsid w:val="00C72077"/>
    <w:rsid w:val="00C7216B"/>
    <w:rsid w:val="00C73887"/>
    <w:rsid w:val="00C7392A"/>
    <w:rsid w:val="00C73A37"/>
    <w:rsid w:val="00C73FDC"/>
    <w:rsid w:val="00C743B1"/>
    <w:rsid w:val="00C743C8"/>
    <w:rsid w:val="00C74D8B"/>
    <w:rsid w:val="00C74DC7"/>
    <w:rsid w:val="00C7590C"/>
    <w:rsid w:val="00C75920"/>
    <w:rsid w:val="00C76153"/>
    <w:rsid w:val="00C76716"/>
    <w:rsid w:val="00C76A28"/>
    <w:rsid w:val="00C8091C"/>
    <w:rsid w:val="00C80BA2"/>
    <w:rsid w:val="00C81E87"/>
    <w:rsid w:val="00C8239D"/>
    <w:rsid w:val="00C827FE"/>
    <w:rsid w:val="00C83B97"/>
    <w:rsid w:val="00C83DEC"/>
    <w:rsid w:val="00C841FC"/>
    <w:rsid w:val="00C843BC"/>
    <w:rsid w:val="00C847FA"/>
    <w:rsid w:val="00C856C0"/>
    <w:rsid w:val="00C866D2"/>
    <w:rsid w:val="00C86786"/>
    <w:rsid w:val="00C90E9F"/>
    <w:rsid w:val="00C91D54"/>
    <w:rsid w:val="00C91E47"/>
    <w:rsid w:val="00C92A24"/>
    <w:rsid w:val="00C92AA7"/>
    <w:rsid w:val="00C9308D"/>
    <w:rsid w:val="00C93690"/>
    <w:rsid w:val="00C93DB8"/>
    <w:rsid w:val="00C9456A"/>
    <w:rsid w:val="00C9508F"/>
    <w:rsid w:val="00C95144"/>
    <w:rsid w:val="00C957EF"/>
    <w:rsid w:val="00C959EB"/>
    <w:rsid w:val="00C9640E"/>
    <w:rsid w:val="00C96DAB"/>
    <w:rsid w:val="00CA0820"/>
    <w:rsid w:val="00CA0CFE"/>
    <w:rsid w:val="00CA1414"/>
    <w:rsid w:val="00CA156E"/>
    <w:rsid w:val="00CA29BA"/>
    <w:rsid w:val="00CA373F"/>
    <w:rsid w:val="00CA37A7"/>
    <w:rsid w:val="00CA37FC"/>
    <w:rsid w:val="00CA4775"/>
    <w:rsid w:val="00CA4A1B"/>
    <w:rsid w:val="00CA4DC3"/>
    <w:rsid w:val="00CA4E44"/>
    <w:rsid w:val="00CA5342"/>
    <w:rsid w:val="00CA6E58"/>
    <w:rsid w:val="00CA70DA"/>
    <w:rsid w:val="00CB00B5"/>
    <w:rsid w:val="00CB0361"/>
    <w:rsid w:val="00CB0FB8"/>
    <w:rsid w:val="00CB115C"/>
    <w:rsid w:val="00CB14A9"/>
    <w:rsid w:val="00CB3829"/>
    <w:rsid w:val="00CB57AB"/>
    <w:rsid w:val="00CB5A5F"/>
    <w:rsid w:val="00CB5DCA"/>
    <w:rsid w:val="00CB6454"/>
    <w:rsid w:val="00CB64E6"/>
    <w:rsid w:val="00CB65DB"/>
    <w:rsid w:val="00CC1325"/>
    <w:rsid w:val="00CC17C8"/>
    <w:rsid w:val="00CC1AFF"/>
    <w:rsid w:val="00CC20FB"/>
    <w:rsid w:val="00CC2E78"/>
    <w:rsid w:val="00CC3686"/>
    <w:rsid w:val="00CC37F7"/>
    <w:rsid w:val="00CC38B5"/>
    <w:rsid w:val="00CC39A0"/>
    <w:rsid w:val="00CC3D5B"/>
    <w:rsid w:val="00CC3E74"/>
    <w:rsid w:val="00CC3F35"/>
    <w:rsid w:val="00CC4F05"/>
    <w:rsid w:val="00CC54EE"/>
    <w:rsid w:val="00CC6581"/>
    <w:rsid w:val="00CC659D"/>
    <w:rsid w:val="00CC689D"/>
    <w:rsid w:val="00CC714E"/>
    <w:rsid w:val="00CC7153"/>
    <w:rsid w:val="00CD09B1"/>
    <w:rsid w:val="00CD0A25"/>
    <w:rsid w:val="00CD1B78"/>
    <w:rsid w:val="00CD2143"/>
    <w:rsid w:val="00CD29C5"/>
    <w:rsid w:val="00CD2EE3"/>
    <w:rsid w:val="00CD3820"/>
    <w:rsid w:val="00CD3AE9"/>
    <w:rsid w:val="00CD3E2B"/>
    <w:rsid w:val="00CD472A"/>
    <w:rsid w:val="00CD4882"/>
    <w:rsid w:val="00CD5664"/>
    <w:rsid w:val="00CD5FF1"/>
    <w:rsid w:val="00CD6D36"/>
    <w:rsid w:val="00CD76DB"/>
    <w:rsid w:val="00CE03FD"/>
    <w:rsid w:val="00CE0905"/>
    <w:rsid w:val="00CE1D35"/>
    <w:rsid w:val="00CE28CD"/>
    <w:rsid w:val="00CE3406"/>
    <w:rsid w:val="00CE37D8"/>
    <w:rsid w:val="00CE4D99"/>
    <w:rsid w:val="00CE530C"/>
    <w:rsid w:val="00CE55F6"/>
    <w:rsid w:val="00CE6F52"/>
    <w:rsid w:val="00CE71B3"/>
    <w:rsid w:val="00CE7596"/>
    <w:rsid w:val="00CE7A20"/>
    <w:rsid w:val="00CE7D32"/>
    <w:rsid w:val="00CE7DD9"/>
    <w:rsid w:val="00CF05C1"/>
    <w:rsid w:val="00CF14E3"/>
    <w:rsid w:val="00CF2491"/>
    <w:rsid w:val="00CF2640"/>
    <w:rsid w:val="00CF35E6"/>
    <w:rsid w:val="00CF38A2"/>
    <w:rsid w:val="00CF3DBB"/>
    <w:rsid w:val="00CF44D1"/>
    <w:rsid w:val="00CF4A48"/>
    <w:rsid w:val="00CF4EF7"/>
    <w:rsid w:val="00CF5135"/>
    <w:rsid w:val="00CF5429"/>
    <w:rsid w:val="00CF686A"/>
    <w:rsid w:val="00CF75E0"/>
    <w:rsid w:val="00CF7A16"/>
    <w:rsid w:val="00CF7F81"/>
    <w:rsid w:val="00D00C57"/>
    <w:rsid w:val="00D00C63"/>
    <w:rsid w:val="00D0247A"/>
    <w:rsid w:val="00D036B1"/>
    <w:rsid w:val="00D03A1E"/>
    <w:rsid w:val="00D03BAC"/>
    <w:rsid w:val="00D03DE1"/>
    <w:rsid w:val="00D04284"/>
    <w:rsid w:val="00D04344"/>
    <w:rsid w:val="00D04E3E"/>
    <w:rsid w:val="00D05836"/>
    <w:rsid w:val="00D061A7"/>
    <w:rsid w:val="00D06645"/>
    <w:rsid w:val="00D0696F"/>
    <w:rsid w:val="00D06F51"/>
    <w:rsid w:val="00D07DD5"/>
    <w:rsid w:val="00D10810"/>
    <w:rsid w:val="00D10A3A"/>
    <w:rsid w:val="00D10AEF"/>
    <w:rsid w:val="00D10F3A"/>
    <w:rsid w:val="00D11D85"/>
    <w:rsid w:val="00D1303D"/>
    <w:rsid w:val="00D13769"/>
    <w:rsid w:val="00D138C5"/>
    <w:rsid w:val="00D13CAA"/>
    <w:rsid w:val="00D14236"/>
    <w:rsid w:val="00D1502D"/>
    <w:rsid w:val="00D15230"/>
    <w:rsid w:val="00D173C4"/>
    <w:rsid w:val="00D17B5F"/>
    <w:rsid w:val="00D20363"/>
    <w:rsid w:val="00D20CC6"/>
    <w:rsid w:val="00D2144B"/>
    <w:rsid w:val="00D214FD"/>
    <w:rsid w:val="00D219B9"/>
    <w:rsid w:val="00D21B19"/>
    <w:rsid w:val="00D2268F"/>
    <w:rsid w:val="00D22F7E"/>
    <w:rsid w:val="00D23C06"/>
    <w:rsid w:val="00D246C1"/>
    <w:rsid w:val="00D247C5"/>
    <w:rsid w:val="00D24E2B"/>
    <w:rsid w:val="00D24FA8"/>
    <w:rsid w:val="00D2601C"/>
    <w:rsid w:val="00D26CD6"/>
    <w:rsid w:val="00D27227"/>
    <w:rsid w:val="00D2724F"/>
    <w:rsid w:val="00D273B9"/>
    <w:rsid w:val="00D27AE6"/>
    <w:rsid w:val="00D300E5"/>
    <w:rsid w:val="00D30264"/>
    <w:rsid w:val="00D30486"/>
    <w:rsid w:val="00D3064A"/>
    <w:rsid w:val="00D32197"/>
    <w:rsid w:val="00D3330D"/>
    <w:rsid w:val="00D33F28"/>
    <w:rsid w:val="00D34061"/>
    <w:rsid w:val="00D35AC3"/>
    <w:rsid w:val="00D35BD0"/>
    <w:rsid w:val="00D36091"/>
    <w:rsid w:val="00D363C5"/>
    <w:rsid w:val="00D36C00"/>
    <w:rsid w:val="00D37086"/>
    <w:rsid w:val="00D374ED"/>
    <w:rsid w:val="00D377F2"/>
    <w:rsid w:val="00D37F16"/>
    <w:rsid w:val="00D4069C"/>
    <w:rsid w:val="00D412D1"/>
    <w:rsid w:val="00D4140C"/>
    <w:rsid w:val="00D41F65"/>
    <w:rsid w:val="00D422B6"/>
    <w:rsid w:val="00D423DF"/>
    <w:rsid w:val="00D436E2"/>
    <w:rsid w:val="00D43E0D"/>
    <w:rsid w:val="00D44819"/>
    <w:rsid w:val="00D44A4D"/>
    <w:rsid w:val="00D44AA2"/>
    <w:rsid w:val="00D44B2F"/>
    <w:rsid w:val="00D44CD9"/>
    <w:rsid w:val="00D45061"/>
    <w:rsid w:val="00D458AC"/>
    <w:rsid w:val="00D458FF"/>
    <w:rsid w:val="00D459CE"/>
    <w:rsid w:val="00D4692A"/>
    <w:rsid w:val="00D470EF"/>
    <w:rsid w:val="00D47620"/>
    <w:rsid w:val="00D4768D"/>
    <w:rsid w:val="00D47AD9"/>
    <w:rsid w:val="00D47B97"/>
    <w:rsid w:val="00D47FB6"/>
    <w:rsid w:val="00D50FA0"/>
    <w:rsid w:val="00D5117B"/>
    <w:rsid w:val="00D528C4"/>
    <w:rsid w:val="00D52A5E"/>
    <w:rsid w:val="00D5398E"/>
    <w:rsid w:val="00D54421"/>
    <w:rsid w:val="00D54A7D"/>
    <w:rsid w:val="00D54BA1"/>
    <w:rsid w:val="00D54D6E"/>
    <w:rsid w:val="00D551C5"/>
    <w:rsid w:val="00D55924"/>
    <w:rsid w:val="00D56242"/>
    <w:rsid w:val="00D56D2F"/>
    <w:rsid w:val="00D573BD"/>
    <w:rsid w:val="00D5776E"/>
    <w:rsid w:val="00D603F5"/>
    <w:rsid w:val="00D60F33"/>
    <w:rsid w:val="00D61896"/>
    <w:rsid w:val="00D61A6F"/>
    <w:rsid w:val="00D62D4D"/>
    <w:rsid w:val="00D62F97"/>
    <w:rsid w:val="00D6317A"/>
    <w:rsid w:val="00D64287"/>
    <w:rsid w:val="00D64BEC"/>
    <w:rsid w:val="00D64D5E"/>
    <w:rsid w:val="00D65042"/>
    <w:rsid w:val="00D6542B"/>
    <w:rsid w:val="00D65734"/>
    <w:rsid w:val="00D667C5"/>
    <w:rsid w:val="00D67132"/>
    <w:rsid w:val="00D704A2"/>
    <w:rsid w:val="00D70A10"/>
    <w:rsid w:val="00D70CCA"/>
    <w:rsid w:val="00D7258B"/>
    <w:rsid w:val="00D72CD4"/>
    <w:rsid w:val="00D73AAF"/>
    <w:rsid w:val="00D74833"/>
    <w:rsid w:val="00D74904"/>
    <w:rsid w:val="00D74EA2"/>
    <w:rsid w:val="00D7526C"/>
    <w:rsid w:val="00D75424"/>
    <w:rsid w:val="00D754C8"/>
    <w:rsid w:val="00D755EF"/>
    <w:rsid w:val="00D75681"/>
    <w:rsid w:val="00D75BBB"/>
    <w:rsid w:val="00D75C1F"/>
    <w:rsid w:val="00D7613A"/>
    <w:rsid w:val="00D76468"/>
    <w:rsid w:val="00D76C61"/>
    <w:rsid w:val="00D7707A"/>
    <w:rsid w:val="00D7731F"/>
    <w:rsid w:val="00D77FB3"/>
    <w:rsid w:val="00D8013D"/>
    <w:rsid w:val="00D8018B"/>
    <w:rsid w:val="00D808F8"/>
    <w:rsid w:val="00D81422"/>
    <w:rsid w:val="00D814B0"/>
    <w:rsid w:val="00D81A09"/>
    <w:rsid w:val="00D81FDD"/>
    <w:rsid w:val="00D82248"/>
    <w:rsid w:val="00D8232B"/>
    <w:rsid w:val="00D829F3"/>
    <w:rsid w:val="00D8437A"/>
    <w:rsid w:val="00D8442A"/>
    <w:rsid w:val="00D850FE"/>
    <w:rsid w:val="00D8582A"/>
    <w:rsid w:val="00D85902"/>
    <w:rsid w:val="00D85F13"/>
    <w:rsid w:val="00D86C36"/>
    <w:rsid w:val="00D86D81"/>
    <w:rsid w:val="00D86EA7"/>
    <w:rsid w:val="00D87DF3"/>
    <w:rsid w:val="00D901F7"/>
    <w:rsid w:val="00D90F1A"/>
    <w:rsid w:val="00D91010"/>
    <w:rsid w:val="00D91A76"/>
    <w:rsid w:val="00D9223D"/>
    <w:rsid w:val="00D93800"/>
    <w:rsid w:val="00D93BEF"/>
    <w:rsid w:val="00D95014"/>
    <w:rsid w:val="00D953BD"/>
    <w:rsid w:val="00D954A1"/>
    <w:rsid w:val="00D959B2"/>
    <w:rsid w:val="00D95A55"/>
    <w:rsid w:val="00D95DCB"/>
    <w:rsid w:val="00D96400"/>
    <w:rsid w:val="00D96A65"/>
    <w:rsid w:val="00D96EE4"/>
    <w:rsid w:val="00D970D5"/>
    <w:rsid w:val="00D971CE"/>
    <w:rsid w:val="00DA0A8A"/>
    <w:rsid w:val="00DA1032"/>
    <w:rsid w:val="00DA114B"/>
    <w:rsid w:val="00DA1C94"/>
    <w:rsid w:val="00DA26FF"/>
    <w:rsid w:val="00DA357D"/>
    <w:rsid w:val="00DA361C"/>
    <w:rsid w:val="00DA4489"/>
    <w:rsid w:val="00DA5602"/>
    <w:rsid w:val="00DA5D3E"/>
    <w:rsid w:val="00DA62A9"/>
    <w:rsid w:val="00DA64A9"/>
    <w:rsid w:val="00DA68D0"/>
    <w:rsid w:val="00DA6992"/>
    <w:rsid w:val="00DA6A60"/>
    <w:rsid w:val="00DA6CFE"/>
    <w:rsid w:val="00DA7249"/>
    <w:rsid w:val="00DA74B8"/>
    <w:rsid w:val="00DA7EB2"/>
    <w:rsid w:val="00DB13F2"/>
    <w:rsid w:val="00DB15C0"/>
    <w:rsid w:val="00DB16B2"/>
    <w:rsid w:val="00DB1701"/>
    <w:rsid w:val="00DB1A5F"/>
    <w:rsid w:val="00DB20FC"/>
    <w:rsid w:val="00DB2608"/>
    <w:rsid w:val="00DB277D"/>
    <w:rsid w:val="00DB2D6E"/>
    <w:rsid w:val="00DB32D5"/>
    <w:rsid w:val="00DB33AF"/>
    <w:rsid w:val="00DB41F5"/>
    <w:rsid w:val="00DB4737"/>
    <w:rsid w:val="00DB4EDB"/>
    <w:rsid w:val="00DB51F8"/>
    <w:rsid w:val="00DB5C2A"/>
    <w:rsid w:val="00DB5CE6"/>
    <w:rsid w:val="00DB5CEA"/>
    <w:rsid w:val="00DB6B0D"/>
    <w:rsid w:val="00DB7341"/>
    <w:rsid w:val="00DB7A77"/>
    <w:rsid w:val="00DB7CE3"/>
    <w:rsid w:val="00DC0024"/>
    <w:rsid w:val="00DC0487"/>
    <w:rsid w:val="00DC069E"/>
    <w:rsid w:val="00DC0D54"/>
    <w:rsid w:val="00DC0FAE"/>
    <w:rsid w:val="00DC1303"/>
    <w:rsid w:val="00DC1529"/>
    <w:rsid w:val="00DC197A"/>
    <w:rsid w:val="00DC25E4"/>
    <w:rsid w:val="00DC2CA8"/>
    <w:rsid w:val="00DC2FCF"/>
    <w:rsid w:val="00DC3DDD"/>
    <w:rsid w:val="00DC48DD"/>
    <w:rsid w:val="00DC4EBD"/>
    <w:rsid w:val="00DC5989"/>
    <w:rsid w:val="00DC5C2C"/>
    <w:rsid w:val="00DC62F4"/>
    <w:rsid w:val="00DC6EE3"/>
    <w:rsid w:val="00DC7115"/>
    <w:rsid w:val="00DC76A7"/>
    <w:rsid w:val="00DC7A20"/>
    <w:rsid w:val="00DC7E38"/>
    <w:rsid w:val="00DD00AE"/>
    <w:rsid w:val="00DD01DF"/>
    <w:rsid w:val="00DD094F"/>
    <w:rsid w:val="00DD103F"/>
    <w:rsid w:val="00DD14A3"/>
    <w:rsid w:val="00DD161F"/>
    <w:rsid w:val="00DD1A7F"/>
    <w:rsid w:val="00DD2197"/>
    <w:rsid w:val="00DD295F"/>
    <w:rsid w:val="00DD30D1"/>
    <w:rsid w:val="00DD3494"/>
    <w:rsid w:val="00DD39D5"/>
    <w:rsid w:val="00DD457C"/>
    <w:rsid w:val="00DD54D9"/>
    <w:rsid w:val="00DD5A9E"/>
    <w:rsid w:val="00DD5CAD"/>
    <w:rsid w:val="00DD6867"/>
    <w:rsid w:val="00DD686F"/>
    <w:rsid w:val="00DD6A49"/>
    <w:rsid w:val="00DD7097"/>
    <w:rsid w:val="00DD71BF"/>
    <w:rsid w:val="00DE1371"/>
    <w:rsid w:val="00DE172F"/>
    <w:rsid w:val="00DE1732"/>
    <w:rsid w:val="00DE181B"/>
    <w:rsid w:val="00DE2F17"/>
    <w:rsid w:val="00DE5239"/>
    <w:rsid w:val="00DE593E"/>
    <w:rsid w:val="00DE5BB6"/>
    <w:rsid w:val="00DE63A7"/>
    <w:rsid w:val="00DE6E69"/>
    <w:rsid w:val="00DE7053"/>
    <w:rsid w:val="00DE722D"/>
    <w:rsid w:val="00DE7929"/>
    <w:rsid w:val="00DF082F"/>
    <w:rsid w:val="00DF1DBD"/>
    <w:rsid w:val="00DF2970"/>
    <w:rsid w:val="00DF32F9"/>
    <w:rsid w:val="00DF350A"/>
    <w:rsid w:val="00DF4096"/>
    <w:rsid w:val="00DF4917"/>
    <w:rsid w:val="00DF4B1F"/>
    <w:rsid w:val="00DF4D93"/>
    <w:rsid w:val="00DF521A"/>
    <w:rsid w:val="00DF56CD"/>
    <w:rsid w:val="00DF5CC1"/>
    <w:rsid w:val="00DF5D9A"/>
    <w:rsid w:val="00DF5E65"/>
    <w:rsid w:val="00DF6443"/>
    <w:rsid w:val="00DF6746"/>
    <w:rsid w:val="00DF6853"/>
    <w:rsid w:val="00DF6D59"/>
    <w:rsid w:val="00DF71E6"/>
    <w:rsid w:val="00DF7F28"/>
    <w:rsid w:val="00E00670"/>
    <w:rsid w:val="00E00A13"/>
    <w:rsid w:val="00E00D20"/>
    <w:rsid w:val="00E01584"/>
    <w:rsid w:val="00E02831"/>
    <w:rsid w:val="00E02A30"/>
    <w:rsid w:val="00E02D50"/>
    <w:rsid w:val="00E02FF2"/>
    <w:rsid w:val="00E0583E"/>
    <w:rsid w:val="00E05B34"/>
    <w:rsid w:val="00E05DF7"/>
    <w:rsid w:val="00E062C0"/>
    <w:rsid w:val="00E066ED"/>
    <w:rsid w:val="00E06745"/>
    <w:rsid w:val="00E069E8"/>
    <w:rsid w:val="00E06E17"/>
    <w:rsid w:val="00E06F31"/>
    <w:rsid w:val="00E06FEB"/>
    <w:rsid w:val="00E071B3"/>
    <w:rsid w:val="00E074AA"/>
    <w:rsid w:val="00E07D87"/>
    <w:rsid w:val="00E100FB"/>
    <w:rsid w:val="00E10192"/>
    <w:rsid w:val="00E1041F"/>
    <w:rsid w:val="00E10A56"/>
    <w:rsid w:val="00E1134E"/>
    <w:rsid w:val="00E11BA0"/>
    <w:rsid w:val="00E11E2B"/>
    <w:rsid w:val="00E12689"/>
    <w:rsid w:val="00E13474"/>
    <w:rsid w:val="00E140D6"/>
    <w:rsid w:val="00E14278"/>
    <w:rsid w:val="00E145AC"/>
    <w:rsid w:val="00E14CB9"/>
    <w:rsid w:val="00E14D1A"/>
    <w:rsid w:val="00E155DA"/>
    <w:rsid w:val="00E158D6"/>
    <w:rsid w:val="00E166F8"/>
    <w:rsid w:val="00E16C4F"/>
    <w:rsid w:val="00E172B5"/>
    <w:rsid w:val="00E17948"/>
    <w:rsid w:val="00E17C36"/>
    <w:rsid w:val="00E17CF1"/>
    <w:rsid w:val="00E17E17"/>
    <w:rsid w:val="00E202AB"/>
    <w:rsid w:val="00E2072D"/>
    <w:rsid w:val="00E211F1"/>
    <w:rsid w:val="00E21E79"/>
    <w:rsid w:val="00E22181"/>
    <w:rsid w:val="00E23350"/>
    <w:rsid w:val="00E23682"/>
    <w:rsid w:val="00E23758"/>
    <w:rsid w:val="00E238E4"/>
    <w:rsid w:val="00E24074"/>
    <w:rsid w:val="00E243E7"/>
    <w:rsid w:val="00E251C8"/>
    <w:rsid w:val="00E26672"/>
    <w:rsid w:val="00E2750B"/>
    <w:rsid w:val="00E27568"/>
    <w:rsid w:val="00E27610"/>
    <w:rsid w:val="00E27611"/>
    <w:rsid w:val="00E2765C"/>
    <w:rsid w:val="00E3425B"/>
    <w:rsid w:val="00E34471"/>
    <w:rsid w:val="00E35BA7"/>
    <w:rsid w:val="00E35D89"/>
    <w:rsid w:val="00E35F6E"/>
    <w:rsid w:val="00E366CB"/>
    <w:rsid w:val="00E367A3"/>
    <w:rsid w:val="00E36F28"/>
    <w:rsid w:val="00E410F0"/>
    <w:rsid w:val="00E41238"/>
    <w:rsid w:val="00E4206C"/>
    <w:rsid w:val="00E420C5"/>
    <w:rsid w:val="00E424EE"/>
    <w:rsid w:val="00E42C90"/>
    <w:rsid w:val="00E4385D"/>
    <w:rsid w:val="00E43AF4"/>
    <w:rsid w:val="00E43BC0"/>
    <w:rsid w:val="00E43C30"/>
    <w:rsid w:val="00E44113"/>
    <w:rsid w:val="00E444AB"/>
    <w:rsid w:val="00E44559"/>
    <w:rsid w:val="00E447EF"/>
    <w:rsid w:val="00E45231"/>
    <w:rsid w:val="00E452B6"/>
    <w:rsid w:val="00E457C2"/>
    <w:rsid w:val="00E4588D"/>
    <w:rsid w:val="00E45ADC"/>
    <w:rsid w:val="00E46E41"/>
    <w:rsid w:val="00E470E0"/>
    <w:rsid w:val="00E47EE4"/>
    <w:rsid w:val="00E50999"/>
    <w:rsid w:val="00E509EA"/>
    <w:rsid w:val="00E50A3E"/>
    <w:rsid w:val="00E50ED0"/>
    <w:rsid w:val="00E512D3"/>
    <w:rsid w:val="00E51FE6"/>
    <w:rsid w:val="00E5269D"/>
    <w:rsid w:val="00E52D67"/>
    <w:rsid w:val="00E5393F"/>
    <w:rsid w:val="00E53D0E"/>
    <w:rsid w:val="00E5434E"/>
    <w:rsid w:val="00E545DA"/>
    <w:rsid w:val="00E54B42"/>
    <w:rsid w:val="00E55373"/>
    <w:rsid w:val="00E56518"/>
    <w:rsid w:val="00E56529"/>
    <w:rsid w:val="00E56648"/>
    <w:rsid w:val="00E577F2"/>
    <w:rsid w:val="00E6152D"/>
    <w:rsid w:val="00E6157B"/>
    <w:rsid w:val="00E620A4"/>
    <w:rsid w:val="00E62BBB"/>
    <w:rsid w:val="00E635B3"/>
    <w:rsid w:val="00E63BE6"/>
    <w:rsid w:val="00E6445F"/>
    <w:rsid w:val="00E64EA8"/>
    <w:rsid w:val="00E652EE"/>
    <w:rsid w:val="00E653B9"/>
    <w:rsid w:val="00E65A90"/>
    <w:rsid w:val="00E65BB3"/>
    <w:rsid w:val="00E6675F"/>
    <w:rsid w:val="00E66A89"/>
    <w:rsid w:val="00E673A0"/>
    <w:rsid w:val="00E67F47"/>
    <w:rsid w:val="00E70AF0"/>
    <w:rsid w:val="00E70D6B"/>
    <w:rsid w:val="00E70F83"/>
    <w:rsid w:val="00E71DCE"/>
    <w:rsid w:val="00E71F43"/>
    <w:rsid w:val="00E729E5"/>
    <w:rsid w:val="00E72A27"/>
    <w:rsid w:val="00E72F2C"/>
    <w:rsid w:val="00E74DFA"/>
    <w:rsid w:val="00E7556E"/>
    <w:rsid w:val="00E75806"/>
    <w:rsid w:val="00E768DC"/>
    <w:rsid w:val="00E76A86"/>
    <w:rsid w:val="00E77845"/>
    <w:rsid w:val="00E77DF6"/>
    <w:rsid w:val="00E8055E"/>
    <w:rsid w:val="00E8097C"/>
    <w:rsid w:val="00E80D30"/>
    <w:rsid w:val="00E80DB4"/>
    <w:rsid w:val="00E817AA"/>
    <w:rsid w:val="00E8245E"/>
    <w:rsid w:val="00E825C1"/>
    <w:rsid w:val="00E832DB"/>
    <w:rsid w:val="00E83342"/>
    <w:rsid w:val="00E83AE5"/>
    <w:rsid w:val="00E853D2"/>
    <w:rsid w:val="00E856ED"/>
    <w:rsid w:val="00E8572B"/>
    <w:rsid w:val="00E85C3D"/>
    <w:rsid w:val="00E86435"/>
    <w:rsid w:val="00E864A8"/>
    <w:rsid w:val="00E87108"/>
    <w:rsid w:val="00E90209"/>
    <w:rsid w:val="00E91092"/>
    <w:rsid w:val="00E910D9"/>
    <w:rsid w:val="00E92F3D"/>
    <w:rsid w:val="00E92FE1"/>
    <w:rsid w:val="00E930BC"/>
    <w:rsid w:val="00E93C19"/>
    <w:rsid w:val="00E93F3E"/>
    <w:rsid w:val="00E9418B"/>
    <w:rsid w:val="00E94302"/>
    <w:rsid w:val="00E947FA"/>
    <w:rsid w:val="00E94849"/>
    <w:rsid w:val="00E94EBC"/>
    <w:rsid w:val="00E951FD"/>
    <w:rsid w:val="00E95338"/>
    <w:rsid w:val="00E95586"/>
    <w:rsid w:val="00E95E1E"/>
    <w:rsid w:val="00E96456"/>
    <w:rsid w:val="00E96A93"/>
    <w:rsid w:val="00E97ADF"/>
    <w:rsid w:val="00E97B70"/>
    <w:rsid w:val="00E97D8D"/>
    <w:rsid w:val="00EA136B"/>
    <w:rsid w:val="00EA14DE"/>
    <w:rsid w:val="00EA1775"/>
    <w:rsid w:val="00EA19B6"/>
    <w:rsid w:val="00EA2DA4"/>
    <w:rsid w:val="00EA3221"/>
    <w:rsid w:val="00EA3B82"/>
    <w:rsid w:val="00EA3DB3"/>
    <w:rsid w:val="00EA48E8"/>
    <w:rsid w:val="00EA4B0B"/>
    <w:rsid w:val="00EA540B"/>
    <w:rsid w:val="00EA6614"/>
    <w:rsid w:val="00EA67B9"/>
    <w:rsid w:val="00EA6EAE"/>
    <w:rsid w:val="00EA7704"/>
    <w:rsid w:val="00EB171D"/>
    <w:rsid w:val="00EB2006"/>
    <w:rsid w:val="00EB2064"/>
    <w:rsid w:val="00EB239E"/>
    <w:rsid w:val="00EB270E"/>
    <w:rsid w:val="00EB289D"/>
    <w:rsid w:val="00EB2C04"/>
    <w:rsid w:val="00EB2D09"/>
    <w:rsid w:val="00EB30F1"/>
    <w:rsid w:val="00EB310C"/>
    <w:rsid w:val="00EB317F"/>
    <w:rsid w:val="00EB33C0"/>
    <w:rsid w:val="00EB3830"/>
    <w:rsid w:val="00EB4219"/>
    <w:rsid w:val="00EB4C95"/>
    <w:rsid w:val="00EB5A98"/>
    <w:rsid w:val="00EB73BD"/>
    <w:rsid w:val="00EB7999"/>
    <w:rsid w:val="00EB7B8D"/>
    <w:rsid w:val="00EC02C1"/>
    <w:rsid w:val="00EC05FC"/>
    <w:rsid w:val="00EC0A4C"/>
    <w:rsid w:val="00EC0AD4"/>
    <w:rsid w:val="00EC13ED"/>
    <w:rsid w:val="00EC1449"/>
    <w:rsid w:val="00EC1BF9"/>
    <w:rsid w:val="00EC3A19"/>
    <w:rsid w:val="00EC3CD9"/>
    <w:rsid w:val="00EC42CB"/>
    <w:rsid w:val="00EC45EC"/>
    <w:rsid w:val="00EC485C"/>
    <w:rsid w:val="00EC4E45"/>
    <w:rsid w:val="00EC5377"/>
    <w:rsid w:val="00EC5411"/>
    <w:rsid w:val="00EC5627"/>
    <w:rsid w:val="00EC5A54"/>
    <w:rsid w:val="00EC5B1B"/>
    <w:rsid w:val="00EC6928"/>
    <w:rsid w:val="00ED0109"/>
    <w:rsid w:val="00ED0A84"/>
    <w:rsid w:val="00ED0AFD"/>
    <w:rsid w:val="00ED1121"/>
    <w:rsid w:val="00ED190F"/>
    <w:rsid w:val="00ED22B6"/>
    <w:rsid w:val="00ED2313"/>
    <w:rsid w:val="00ED23C1"/>
    <w:rsid w:val="00ED318A"/>
    <w:rsid w:val="00ED4E25"/>
    <w:rsid w:val="00ED5AEB"/>
    <w:rsid w:val="00ED5AF8"/>
    <w:rsid w:val="00ED5CF7"/>
    <w:rsid w:val="00ED6052"/>
    <w:rsid w:val="00ED6971"/>
    <w:rsid w:val="00EE01A8"/>
    <w:rsid w:val="00EE06B9"/>
    <w:rsid w:val="00EE096C"/>
    <w:rsid w:val="00EE0D16"/>
    <w:rsid w:val="00EE0ED2"/>
    <w:rsid w:val="00EE11FA"/>
    <w:rsid w:val="00EE189F"/>
    <w:rsid w:val="00EE2D83"/>
    <w:rsid w:val="00EE3A1C"/>
    <w:rsid w:val="00EE3A64"/>
    <w:rsid w:val="00EE3C6F"/>
    <w:rsid w:val="00EE4149"/>
    <w:rsid w:val="00EE4297"/>
    <w:rsid w:val="00EE4B1E"/>
    <w:rsid w:val="00EE4D87"/>
    <w:rsid w:val="00EE4DFE"/>
    <w:rsid w:val="00EE58E3"/>
    <w:rsid w:val="00EE62E4"/>
    <w:rsid w:val="00EE6576"/>
    <w:rsid w:val="00EE6F66"/>
    <w:rsid w:val="00EE7C1C"/>
    <w:rsid w:val="00EF002F"/>
    <w:rsid w:val="00EF016D"/>
    <w:rsid w:val="00EF1135"/>
    <w:rsid w:val="00EF1856"/>
    <w:rsid w:val="00EF1B41"/>
    <w:rsid w:val="00EF2057"/>
    <w:rsid w:val="00EF2084"/>
    <w:rsid w:val="00EF2456"/>
    <w:rsid w:val="00EF24A0"/>
    <w:rsid w:val="00EF2530"/>
    <w:rsid w:val="00EF25FF"/>
    <w:rsid w:val="00EF2B7F"/>
    <w:rsid w:val="00EF3342"/>
    <w:rsid w:val="00EF41EE"/>
    <w:rsid w:val="00EF427D"/>
    <w:rsid w:val="00EF4522"/>
    <w:rsid w:val="00EF4626"/>
    <w:rsid w:val="00EF49CF"/>
    <w:rsid w:val="00EF4F4D"/>
    <w:rsid w:val="00EF56CE"/>
    <w:rsid w:val="00EF5B63"/>
    <w:rsid w:val="00EF6AD8"/>
    <w:rsid w:val="00EF6B27"/>
    <w:rsid w:val="00EF71FD"/>
    <w:rsid w:val="00EF73CA"/>
    <w:rsid w:val="00EF77FF"/>
    <w:rsid w:val="00EF792C"/>
    <w:rsid w:val="00EF7D8D"/>
    <w:rsid w:val="00EF7F8F"/>
    <w:rsid w:val="00F00774"/>
    <w:rsid w:val="00F00B34"/>
    <w:rsid w:val="00F016FF"/>
    <w:rsid w:val="00F01B77"/>
    <w:rsid w:val="00F01E3F"/>
    <w:rsid w:val="00F02217"/>
    <w:rsid w:val="00F02717"/>
    <w:rsid w:val="00F02EBA"/>
    <w:rsid w:val="00F02F13"/>
    <w:rsid w:val="00F03111"/>
    <w:rsid w:val="00F0318E"/>
    <w:rsid w:val="00F0352C"/>
    <w:rsid w:val="00F04390"/>
    <w:rsid w:val="00F0456E"/>
    <w:rsid w:val="00F04D82"/>
    <w:rsid w:val="00F0603A"/>
    <w:rsid w:val="00F06826"/>
    <w:rsid w:val="00F06B2D"/>
    <w:rsid w:val="00F10940"/>
    <w:rsid w:val="00F11222"/>
    <w:rsid w:val="00F11354"/>
    <w:rsid w:val="00F11541"/>
    <w:rsid w:val="00F11722"/>
    <w:rsid w:val="00F11C4F"/>
    <w:rsid w:val="00F1212E"/>
    <w:rsid w:val="00F12F9C"/>
    <w:rsid w:val="00F1304F"/>
    <w:rsid w:val="00F131F8"/>
    <w:rsid w:val="00F136D9"/>
    <w:rsid w:val="00F13F8A"/>
    <w:rsid w:val="00F140AB"/>
    <w:rsid w:val="00F16E20"/>
    <w:rsid w:val="00F173BB"/>
    <w:rsid w:val="00F17E75"/>
    <w:rsid w:val="00F20061"/>
    <w:rsid w:val="00F20802"/>
    <w:rsid w:val="00F210DB"/>
    <w:rsid w:val="00F21347"/>
    <w:rsid w:val="00F21EDD"/>
    <w:rsid w:val="00F22268"/>
    <w:rsid w:val="00F2298A"/>
    <w:rsid w:val="00F22C16"/>
    <w:rsid w:val="00F23239"/>
    <w:rsid w:val="00F23D10"/>
    <w:rsid w:val="00F243B6"/>
    <w:rsid w:val="00F255CE"/>
    <w:rsid w:val="00F25BA6"/>
    <w:rsid w:val="00F26285"/>
    <w:rsid w:val="00F27011"/>
    <w:rsid w:val="00F273CE"/>
    <w:rsid w:val="00F27BCD"/>
    <w:rsid w:val="00F30862"/>
    <w:rsid w:val="00F30C5C"/>
    <w:rsid w:val="00F31BDE"/>
    <w:rsid w:val="00F32285"/>
    <w:rsid w:val="00F32A0E"/>
    <w:rsid w:val="00F32A3B"/>
    <w:rsid w:val="00F32E1B"/>
    <w:rsid w:val="00F3316C"/>
    <w:rsid w:val="00F338BB"/>
    <w:rsid w:val="00F33D2D"/>
    <w:rsid w:val="00F3428B"/>
    <w:rsid w:val="00F3554E"/>
    <w:rsid w:val="00F357F4"/>
    <w:rsid w:val="00F35A95"/>
    <w:rsid w:val="00F371D5"/>
    <w:rsid w:val="00F37575"/>
    <w:rsid w:val="00F41259"/>
    <w:rsid w:val="00F41B2C"/>
    <w:rsid w:val="00F41F04"/>
    <w:rsid w:val="00F41F4C"/>
    <w:rsid w:val="00F42320"/>
    <w:rsid w:val="00F429B8"/>
    <w:rsid w:val="00F42BCB"/>
    <w:rsid w:val="00F42C48"/>
    <w:rsid w:val="00F44B90"/>
    <w:rsid w:val="00F459EF"/>
    <w:rsid w:val="00F475D7"/>
    <w:rsid w:val="00F50787"/>
    <w:rsid w:val="00F51298"/>
    <w:rsid w:val="00F519BB"/>
    <w:rsid w:val="00F51DB8"/>
    <w:rsid w:val="00F527EA"/>
    <w:rsid w:val="00F52AED"/>
    <w:rsid w:val="00F52CA5"/>
    <w:rsid w:val="00F53B3B"/>
    <w:rsid w:val="00F53E9F"/>
    <w:rsid w:val="00F53FCD"/>
    <w:rsid w:val="00F54641"/>
    <w:rsid w:val="00F54C72"/>
    <w:rsid w:val="00F560EC"/>
    <w:rsid w:val="00F560F6"/>
    <w:rsid w:val="00F567FD"/>
    <w:rsid w:val="00F57023"/>
    <w:rsid w:val="00F577B5"/>
    <w:rsid w:val="00F57C90"/>
    <w:rsid w:val="00F60ADD"/>
    <w:rsid w:val="00F61591"/>
    <w:rsid w:val="00F62AC9"/>
    <w:rsid w:val="00F62BE0"/>
    <w:rsid w:val="00F62F75"/>
    <w:rsid w:val="00F63066"/>
    <w:rsid w:val="00F64475"/>
    <w:rsid w:val="00F65406"/>
    <w:rsid w:val="00F65480"/>
    <w:rsid w:val="00F660BB"/>
    <w:rsid w:val="00F66260"/>
    <w:rsid w:val="00F66F5A"/>
    <w:rsid w:val="00F66F7F"/>
    <w:rsid w:val="00F674E1"/>
    <w:rsid w:val="00F67CD2"/>
    <w:rsid w:val="00F67F10"/>
    <w:rsid w:val="00F70A65"/>
    <w:rsid w:val="00F711AA"/>
    <w:rsid w:val="00F71BFE"/>
    <w:rsid w:val="00F72263"/>
    <w:rsid w:val="00F73B75"/>
    <w:rsid w:val="00F73CF0"/>
    <w:rsid w:val="00F7409C"/>
    <w:rsid w:val="00F74E3E"/>
    <w:rsid w:val="00F75388"/>
    <w:rsid w:val="00F75536"/>
    <w:rsid w:val="00F760E6"/>
    <w:rsid w:val="00F76B46"/>
    <w:rsid w:val="00F76D38"/>
    <w:rsid w:val="00F80A31"/>
    <w:rsid w:val="00F80FC9"/>
    <w:rsid w:val="00F813F7"/>
    <w:rsid w:val="00F817AC"/>
    <w:rsid w:val="00F819BC"/>
    <w:rsid w:val="00F81DA4"/>
    <w:rsid w:val="00F8220E"/>
    <w:rsid w:val="00F8233D"/>
    <w:rsid w:val="00F82386"/>
    <w:rsid w:val="00F8238D"/>
    <w:rsid w:val="00F82AB6"/>
    <w:rsid w:val="00F82CBE"/>
    <w:rsid w:val="00F83024"/>
    <w:rsid w:val="00F836F1"/>
    <w:rsid w:val="00F838C1"/>
    <w:rsid w:val="00F83FBD"/>
    <w:rsid w:val="00F8458A"/>
    <w:rsid w:val="00F84ADE"/>
    <w:rsid w:val="00F84C4A"/>
    <w:rsid w:val="00F85872"/>
    <w:rsid w:val="00F85897"/>
    <w:rsid w:val="00F858D6"/>
    <w:rsid w:val="00F85E27"/>
    <w:rsid w:val="00F85EA9"/>
    <w:rsid w:val="00F870BC"/>
    <w:rsid w:val="00F902E8"/>
    <w:rsid w:val="00F90CAA"/>
    <w:rsid w:val="00F91FFF"/>
    <w:rsid w:val="00F929FC"/>
    <w:rsid w:val="00F9447E"/>
    <w:rsid w:val="00F94731"/>
    <w:rsid w:val="00F947AD"/>
    <w:rsid w:val="00F95274"/>
    <w:rsid w:val="00F957A5"/>
    <w:rsid w:val="00F95FB6"/>
    <w:rsid w:val="00F96086"/>
    <w:rsid w:val="00F96105"/>
    <w:rsid w:val="00F96372"/>
    <w:rsid w:val="00F97DEB"/>
    <w:rsid w:val="00FA04B0"/>
    <w:rsid w:val="00FA05DF"/>
    <w:rsid w:val="00FA06E8"/>
    <w:rsid w:val="00FA1EF4"/>
    <w:rsid w:val="00FA207F"/>
    <w:rsid w:val="00FA262C"/>
    <w:rsid w:val="00FA281E"/>
    <w:rsid w:val="00FA30AA"/>
    <w:rsid w:val="00FA332B"/>
    <w:rsid w:val="00FA34D2"/>
    <w:rsid w:val="00FA35C0"/>
    <w:rsid w:val="00FA3E54"/>
    <w:rsid w:val="00FA4253"/>
    <w:rsid w:val="00FA54D6"/>
    <w:rsid w:val="00FA5F16"/>
    <w:rsid w:val="00FA664F"/>
    <w:rsid w:val="00FA6927"/>
    <w:rsid w:val="00FA7F10"/>
    <w:rsid w:val="00FB04E2"/>
    <w:rsid w:val="00FB0EA7"/>
    <w:rsid w:val="00FB0FBC"/>
    <w:rsid w:val="00FB1AB0"/>
    <w:rsid w:val="00FB2139"/>
    <w:rsid w:val="00FB32A4"/>
    <w:rsid w:val="00FB3596"/>
    <w:rsid w:val="00FB3615"/>
    <w:rsid w:val="00FB46AD"/>
    <w:rsid w:val="00FB545B"/>
    <w:rsid w:val="00FB625C"/>
    <w:rsid w:val="00FB6C29"/>
    <w:rsid w:val="00FB6FAB"/>
    <w:rsid w:val="00FC02EC"/>
    <w:rsid w:val="00FC06D8"/>
    <w:rsid w:val="00FC06ED"/>
    <w:rsid w:val="00FC1A75"/>
    <w:rsid w:val="00FC1F98"/>
    <w:rsid w:val="00FC2869"/>
    <w:rsid w:val="00FC33CD"/>
    <w:rsid w:val="00FC344A"/>
    <w:rsid w:val="00FC3969"/>
    <w:rsid w:val="00FC3A23"/>
    <w:rsid w:val="00FC3F23"/>
    <w:rsid w:val="00FC4A43"/>
    <w:rsid w:val="00FC6A16"/>
    <w:rsid w:val="00FC6D2F"/>
    <w:rsid w:val="00FC6FF1"/>
    <w:rsid w:val="00FC7504"/>
    <w:rsid w:val="00FC7599"/>
    <w:rsid w:val="00FD020E"/>
    <w:rsid w:val="00FD0AA2"/>
    <w:rsid w:val="00FD1B2C"/>
    <w:rsid w:val="00FD2823"/>
    <w:rsid w:val="00FD3089"/>
    <w:rsid w:val="00FD39AB"/>
    <w:rsid w:val="00FD45AC"/>
    <w:rsid w:val="00FD46C9"/>
    <w:rsid w:val="00FD4F4D"/>
    <w:rsid w:val="00FD5464"/>
    <w:rsid w:val="00FD57E5"/>
    <w:rsid w:val="00FD5873"/>
    <w:rsid w:val="00FD5DF6"/>
    <w:rsid w:val="00FD777B"/>
    <w:rsid w:val="00FD7A35"/>
    <w:rsid w:val="00FE024D"/>
    <w:rsid w:val="00FE0A4A"/>
    <w:rsid w:val="00FE0F3D"/>
    <w:rsid w:val="00FE117E"/>
    <w:rsid w:val="00FE1E34"/>
    <w:rsid w:val="00FE2319"/>
    <w:rsid w:val="00FE2331"/>
    <w:rsid w:val="00FE251C"/>
    <w:rsid w:val="00FE2A9E"/>
    <w:rsid w:val="00FE3C58"/>
    <w:rsid w:val="00FE4098"/>
    <w:rsid w:val="00FE451D"/>
    <w:rsid w:val="00FE51AF"/>
    <w:rsid w:val="00FE54DC"/>
    <w:rsid w:val="00FE5705"/>
    <w:rsid w:val="00FE5C57"/>
    <w:rsid w:val="00FE5DA0"/>
    <w:rsid w:val="00FE7381"/>
    <w:rsid w:val="00FF0256"/>
    <w:rsid w:val="00FF0D36"/>
    <w:rsid w:val="00FF1035"/>
    <w:rsid w:val="00FF395C"/>
    <w:rsid w:val="00FF3FD8"/>
    <w:rsid w:val="00FF4705"/>
    <w:rsid w:val="00FF4DFD"/>
    <w:rsid w:val="00FF4E00"/>
    <w:rsid w:val="00FF546D"/>
    <w:rsid w:val="00FF54F1"/>
    <w:rsid w:val="00FF5BF4"/>
    <w:rsid w:val="00FF6ED2"/>
    <w:rsid w:val="00FF7268"/>
    <w:rsid w:val="00FF72B7"/>
    <w:rsid w:val="00FF73E3"/>
    <w:rsid w:val="00FF748A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68965BC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sz w:val="24"/>
        <w:szCs w:val="24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0" w:defSemiHidden="0" w:defUnhideWhenUsed="0" w:defQFormat="0" w:count="276"/>
  <w:style w:type="paragraph" w:default="1" w:styleId="Normal">
    <w:name w:val="Normal"/>
    <w:qFormat/>
    <w:rsid w:val="0027644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668B1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FC6A1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C6A16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DE2F1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3F5BD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F5BD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F5BD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F5BD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F5BD5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rsid w:val="00990534"/>
    <w:pPr>
      <w:spacing w:after="0"/>
      <w:jc w:val="center"/>
    </w:pPr>
  </w:style>
  <w:style w:type="paragraph" w:customStyle="1" w:styleId="EndNoteBibliography">
    <w:name w:val="EndNote Bibliography"/>
    <w:basedOn w:val="Normal"/>
    <w:rsid w:val="00990534"/>
    <w:pPr>
      <w:spacing w:line="480" w:lineRule="auto"/>
    </w:pPr>
  </w:style>
  <w:style w:type="character" w:styleId="Strong">
    <w:name w:val="Strong"/>
    <w:basedOn w:val="DefaultParagraphFont"/>
    <w:uiPriority w:val="22"/>
    <w:qFormat/>
    <w:rsid w:val="0073369C"/>
    <w:rPr>
      <w:b/>
      <w:bCs/>
    </w:rPr>
  </w:style>
  <w:style w:type="paragraph" w:styleId="NormalWeb">
    <w:name w:val="Normal (Web)"/>
    <w:basedOn w:val="Normal"/>
    <w:uiPriority w:val="99"/>
    <w:unhideWhenUsed/>
    <w:rsid w:val="0004559A"/>
    <w:pPr>
      <w:spacing w:before="100" w:beforeAutospacing="1" w:after="100" w:afterAutospacing="1" w:line="240" w:lineRule="auto"/>
    </w:pPr>
    <w:rPr>
      <w:rFonts w:ascii="Times" w:hAnsi="Times"/>
      <w:sz w:val="20"/>
      <w:szCs w:val="20"/>
    </w:rPr>
  </w:style>
  <w:style w:type="character" w:styleId="LineNumber">
    <w:name w:val="line number"/>
    <w:basedOn w:val="DefaultParagraphFont"/>
    <w:rsid w:val="00514539"/>
  </w:style>
  <w:style w:type="paragraph" w:styleId="Footer">
    <w:name w:val="footer"/>
    <w:basedOn w:val="Normal"/>
    <w:link w:val="FooterChar"/>
    <w:rsid w:val="0046014B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rsid w:val="0046014B"/>
  </w:style>
  <w:style w:type="character" w:styleId="PageNumber">
    <w:name w:val="page number"/>
    <w:basedOn w:val="DefaultParagraphFont"/>
    <w:rsid w:val="0046014B"/>
  </w:style>
  <w:style w:type="table" w:styleId="TableSimple1">
    <w:name w:val="Table Simple 1"/>
    <w:basedOn w:val="TableNormal"/>
    <w:rsid w:val="00B60735"/>
    <w:tblPr>
      <w:tblInd w:w="0" w:type="dxa"/>
      <w:tblBorders>
        <w:top w:val="single" w:sz="12" w:space="0" w:color="008000"/>
        <w:bottom w:val="single" w:sz="12" w:space="0" w:color="008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8000"/>
        </w:tcBorders>
      </w:tcPr>
    </w:tblStylePr>
    <w:tblStylePr w:type="lastRow">
      <w:tblPr/>
      <w:tcPr>
        <w:tcBorders>
          <w:top w:val="single" w:sz="6" w:space="0" w:color="008000"/>
        </w:tcBorders>
      </w:tcPr>
    </w:tblStylePr>
  </w:style>
  <w:style w:type="paragraph" w:styleId="Revision">
    <w:name w:val="Revision"/>
    <w:hidden/>
    <w:rsid w:val="00F0456E"/>
    <w:pPr>
      <w:spacing w:after="0" w:line="240" w:lineRule="auto"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sz w:val="24"/>
        <w:szCs w:val="24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0" w:defSemiHidden="0" w:defUnhideWhenUsed="0" w:defQFormat="0" w:count="276"/>
  <w:style w:type="paragraph" w:default="1" w:styleId="Normal">
    <w:name w:val="Normal"/>
    <w:qFormat/>
    <w:rsid w:val="0027644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668B1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FC6A1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C6A16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DE2F1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3F5BD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F5BD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F5BD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F5BD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F5BD5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rsid w:val="00990534"/>
    <w:pPr>
      <w:spacing w:after="0"/>
      <w:jc w:val="center"/>
    </w:pPr>
  </w:style>
  <w:style w:type="paragraph" w:customStyle="1" w:styleId="EndNoteBibliography">
    <w:name w:val="EndNote Bibliography"/>
    <w:basedOn w:val="Normal"/>
    <w:rsid w:val="00990534"/>
    <w:pPr>
      <w:spacing w:line="480" w:lineRule="auto"/>
    </w:pPr>
  </w:style>
  <w:style w:type="character" w:styleId="Strong">
    <w:name w:val="Strong"/>
    <w:basedOn w:val="DefaultParagraphFont"/>
    <w:uiPriority w:val="22"/>
    <w:qFormat/>
    <w:rsid w:val="0073369C"/>
    <w:rPr>
      <w:b/>
      <w:bCs/>
    </w:rPr>
  </w:style>
  <w:style w:type="paragraph" w:styleId="NormalWeb">
    <w:name w:val="Normal (Web)"/>
    <w:basedOn w:val="Normal"/>
    <w:uiPriority w:val="99"/>
    <w:unhideWhenUsed/>
    <w:rsid w:val="0004559A"/>
    <w:pPr>
      <w:spacing w:before="100" w:beforeAutospacing="1" w:after="100" w:afterAutospacing="1" w:line="240" w:lineRule="auto"/>
    </w:pPr>
    <w:rPr>
      <w:rFonts w:ascii="Times" w:hAnsi="Times"/>
      <w:sz w:val="20"/>
      <w:szCs w:val="20"/>
    </w:rPr>
  </w:style>
  <w:style w:type="character" w:styleId="LineNumber">
    <w:name w:val="line number"/>
    <w:basedOn w:val="DefaultParagraphFont"/>
    <w:rsid w:val="00514539"/>
  </w:style>
  <w:style w:type="paragraph" w:styleId="Footer">
    <w:name w:val="footer"/>
    <w:basedOn w:val="Normal"/>
    <w:link w:val="FooterChar"/>
    <w:rsid w:val="0046014B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rsid w:val="0046014B"/>
  </w:style>
  <w:style w:type="character" w:styleId="PageNumber">
    <w:name w:val="page number"/>
    <w:basedOn w:val="DefaultParagraphFont"/>
    <w:rsid w:val="0046014B"/>
  </w:style>
  <w:style w:type="table" w:styleId="TableSimple1">
    <w:name w:val="Table Simple 1"/>
    <w:basedOn w:val="TableNormal"/>
    <w:rsid w:val="00B60735"/>
    <w:tblPr>
      <w:tblInd w:w="0" w:type="dxa"/>
      <w:tblBorders>
        <w:top w:val="single" w:sz="12" w:space="0" w:color="008000"/>
        <w:bottom w:val="single" w:sz="12" w:space="0" w:color="008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8000"/>
        </w:tcBorders>
      </w:tcPr>
    </w:tblStylePr>
    <w:tblStylePr w:type="lastRow">
      <w:tblPr/>
      <w:tcPr>
        <w:tcBorders>
          <w:top w:val="single" w:sz="6" w:space="0" w:color="008000"/>
        </w:tcBorders>
      </w:tcPr>
    </w:tblStylePr>
  </w:style>
  <w:style w:type="paragraph" w:styleId="Revision">
    <w:name w:val="Revision"/>
    <w:hidden/>
    <w:rsid w:val="00F0456E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98381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oter" Target="footer1.xml"/><Relationship Id="rId9" Type="http://schemas.openxmlformats.org/officeDocument/2006/relationships/footer" Target="footer2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4</Pages>
  <Words>1073</Words>
  <Characters>6121</Characters>
  <Application>Microsoft Macintosh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718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llys</dc:creator>
  <cp:keywords/>
  <dc:description/>
  <cp:lastModifiedBy>Molly</cp:lastModifiedBy>
  <cp:revision>13</cp:revision>
  <cp:lastPrinted>2014-07-30T15:51:00Z</cp:lastPrinted>
  <dcterms:created xsi:type="dcterms:W3CDTF">2014-12-16T14:40:00Z</dcterms:created>
  <dcterms:modified xsi:type="dcterms:W3CDTF">2015-02-02T18:35:00Z</dcterms:modified>
</cp:coreProperties>
</file>